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2A951B2" w14:textId="7C25A1EF" w:rsidR="00EE3FE4" w:rsidRPr="00BE49AB" w:rsidRDefault="007238CB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Supplementary Table S1</w:t>
      </w:r>
      <w:r w:rsidR="00E2647A">
        <w:rPr>
          <w:rFonts w:ascii="Times New Roman" w:hAnsi="Times New Roman" w:cs="Times New Roman"/>
          <w:b/>
          <w:lang w:val="en-US"/>
        </w:rPr>
        <w:t xml:space="preserve">: </w:t>
      </w:r>
    </w:p>
    <w:tbl>
      <w:tblPr>
        <w:tblW w:w="14004" w:type="dxa"/>
        <w:tblBorders>
          <w:top w:val="single" w:sz="12" w:space="0" w:color="auto"/>
          <w:bottom w:val="single" w:sz="12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969"/>
        <w:gridCol w:w="452"/>
        <w:gridCol w:w="452"/>
        <w:gridCol w:w="452"/>
        <w:gridCol w:w="452"/>
        <w:gridCol w:w="453"/>
        <w:gridCol w:w="454"/>
        <w:gridCol w:w="454"/>
        <w:gridCol w:w="454"/>
        <w:gridCol w:w="454"/>
        <w:gridCol w:w="460"/>
        <w:gridCol w:w="460"/>
        <w:gridCol w:w="460"/>
        <w:gridCol w:w="1375"/>
        <w:gridCol w:w="872"/>
        <w:gridCol w:w="906"/>
        <w:gridCol w:w="460"/>
        <w:gridCol w:w="460"/>
        <w:gridCol w:w="460"/>
        <w:gridCol w:w="585"/>
        <w:gridCol w:w="460"/>
      </w:tblGrid>
      <w:tr w:rsidR="00B45598" w:rsidRPr="00517F4E" w14:paraId="0176BE6D" w14:textId="77777777" w:rsidTr="00517F4E">
        <w:trPr>
          <w:trHeight w:val="20"/>
        </w:trPr>
        <w:tc>
          <w:tcPr>
            <w:tcW w:w="3054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4AFFC7E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fr-CH"/>
              </w:rPr>
              <w:t>Authors</w:t>
            </w:r>
          </w:p>
        </w:tc>
        <w:tc>
          <w:tcPr>
            <w:tcW w:w="461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E765E05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 1</w:t>
            </w:r>
          </w:p>
        </w:tc>
        <w:tc>
          <w:tcPr>
            <w:tcW w:w="461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E019D30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2</w:t>
            </w:r>
          </w:p>
        </w:tc>
        <w:tc>
          <w:tcPr>
            <w:tcW w:w="461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EF81D31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3</w:t>
            </w:r>
          </w:p>
        </w:tc>
        <w:tc>
          <w:tcPr>
            <w:tcW w:w="461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F84CA13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4</w:t>
            </w:r>
          </w:p>
        </w:tc>
        <w:tc>
          <w:tcPr>
            <w:tcW w:w="462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4491C9C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5</w:t>
            </w:r>
          </w:p>
        </w:tc>
        <w:tc>
          <w:tcPr>
            <w:tcW w:w="463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3DB611E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6</w:t>
            </w:r>
          </w:p>
        </w:tc>
        <w:tc>
          <w:tcPr>
            <w:tcW w:w="463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2298A92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7</w:t>
            </w:r>
          </w:p>
        </w:tc>
        <w:tc>
          <w:tcPr>
            <w:tcW w:w="463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EB5F899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8</w:t>
            </w:r>
          </w:p>
        </w:tc>
        <w:tc>
          <w:tcPr>
            <w:tcW w:w="463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60F058F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9</w:t>
            </w:r>
          </w:p>
        </w:tc>
        <w:tc>
          <w:tcPr>
            <w:tcW w:w="47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9552215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10</w:t>
            </w:r>
          </w:p>
        </w:tc>
        <w:tc>
          <w:tcPr>
            <w:tcW w:w="47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2093F04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11</w:t>
            </w:r>
          </w:p>
        </w:tc>
        <w:tc>
          <w:tcPr>
            <w:tcW w:w="47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7C36FEA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12</w:t>
            </w:r>
          </w:p>
        </w:tc>
        <w:tc>
          <w:tcPr>
            <w:tcW w:w="1412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FA960C3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13</w:t>
            </w:r>
          </w:p>
        </w:tc>
        <w:tc>
          <w:tcPr>
            <w:tcW w:w="894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F2033D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14</w:t>
            </w:r>
          </w:p>
        </w:tc>
        <w:tc>
          <w:tcPr>
            <w:tcW w:w="59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273124D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15</w:t>
            </w:r>
          </w:p>
        </w:tc>
        <w:tc>
          <w:tcPr>
            <w:tcW w:w="47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391F754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16</w:t>
            </w:r>
          </w:p>
        </w:tc>
        <w:tc>
          <w:tcPr>
            <w:tcW w:w="47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1CA25F6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17</w:t>
            </w:r>
          </w:p>
        </w:tc>
        <w:tc>
          <w:tcPr>
            <w:tcW w:w="47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31F1D0B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18</w:t>
            </w:r>
          </w:p>
        </w:tc>
        <w:tc>
          <w:tcPr>
            <w:tcW w:w="59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BA9FE31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19</w:t>
            </w:r>
          </w:p>
        </w:tc>
        <w:tc>
          <w:tcPr>
            <w:tcW w:w="47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3899DC7" w14:textId="77777777" w:rsidR="00884493" w:rsidRPr="00517F4E" w:rsidRDefault="00884493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fr-CH"/>
              </w:rPr>
              <w:t>#20</w:t>
            </w:r>
          </w:p>
        </w:tc>
      </w:tr>
      <w:tr w:rsidR="00B45598" w:rsidRPr="00517F4E" w14:paraId="3AE730A4" w14:textId="77777777" w:rsidTr="00517F4E">
        <w:trPr>
          <w:trHeight w:val="379"/>
        </w:trPr>
        <w:tc>
          <w:tcPr>
            <w:tcW w:w="3054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43741B10" w14:textId="77777777" w:rsidR="008C3B17" w:rsidRPr="00517F4E" w:rsidRDefault="00766F09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  <w:fldChar w:fldCharType="begin"/>
            </w: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val="de-CH" w:eastAsia="fr-CH"/>
              </w:rPr>
              <w:instrText xml:space="preserve"> ADDIN EN.CITE &lt;EndNote&gt;&lt;Cite AuthorYear="1"&gt;&lt;Author&gt;Beauchaine&lt;/Author&gt;&lt;Year&gt;2001&lt;/Year&gt;&lt;RecNum&gt;88&lt;/RecNum&gt;&lt;DisplayText&gt;Beauchaine, Katkin, Strassberg, and Snarr (2001)&lt;/DisplayText&gt;&lt;record&gt;&lt;rec-number&gt;88&lt;/rec-number&gt;&lt;foreign-keys&gt;&lt;key app="EN" db-id="ptd2zxfdhftptleedfovxdpm5as9fdvvwdz9" timestamp="1618990801"&gt;88&lt;/key&gt;&lt;/foreign-keys&gt;&lt;ref-type name="Journal Article"&gt;17&lt;/ref-type&gt;&lt;contributors&gt;&lt;authors&gt;&lt;author&gt;Beauchaine, T. P.&lt;/author&gt;&lt;author&gt;Katkin, E. S.&lt;/author&gt;&lt;author&gt;Strassberg, Z.&lt;/author&gt;&lt;author&gt;Snarr, J.&lt;/author&gt;&lt;/authors&gt;&lt;/contributors&gt;&lt;auth-address&gt;Department of Psychology, University of Washington, Seattle 98195-1525, USA. tbeaucha@u.washington.edu&lt;/auth-address&gt;&lt;titles&gt;&lt;title&gt;Disinhibitory psychopathology in male adolescents: discriminating conduct disorder from attention-deficit/hyperactivity disorder through concurrent assessment of multiple autonomic states&lt;/title&gt;&lt;secondary-title&gt;J Abnorm Psychol&lt;/secondary-title&gt;&lt;/titles&gt;&lt;periodical&gt;&lt;full-title&gt;J Abnorm Psychol&lt;/full-title&gt;&lt;/periodical&gt;&lt;pages&gt;610-24&lt;/pages&gt;&lt;volume&gt;110&lt;/volume&gt;&lt;number&gt;4&lt;/number&gt;&lt;edition&gt;2001/12/01&lt;/edition&gt;&lt;keywords&gt;&lt;keyword&gt;Adolescent&lt;/keyword&gt;&lt;keyword&gt;Adolescent Behavior/*psychology&lt;/keyword&gt;&lt;keyword&gt;Attention Deficit Disorder with Hyperactivity/*diagnosis/epidemiology/psychology&lt;/keyword&gt;&lt;keyword&gt;Child&lt;/keyword&gt;&lt;keyword&gt;Comorbidity&lt;/keyword&gt;&lt;keyword&gt;Conduct Disorder/*diagnosis/epidemiology/psychology&lt;/keyword&gt;&lt;keyword&gt;Diagnosis, Differential&lt;/keyword&gt;&lt;keyword&gt;Galvanic Skin Response/physiology&lt;/keyword&gt;&lt;keyword&gt;Humans&lt;/keyword&gt;&lt;keyword&gt;*Inhibition, Psychological&lt;/keyword&gt;&lt;keyword&gt;Male&lt;/keyword&gt;&lt;/keywords&gt;&lt;dates&gt;&lt;year&gt;2001&lt;/year&gt;&lt;pub-dates&gt;&lt;date&gt;Nov&lt;/date&gt;&lt;/pub-dates&gt;&lt;/dates&gt;&lt;isbn&gt;0021-843X (Print)&amp;#xD;0021-843X (Linking)&lt;/isbn&gt;&lt;accession-num&gt;11727950&lt;/accession-num&gt;&lt;urls&gt;&lt;related-urls&gt;&lt;url&gt;https://www.ncbi.nlm.nih.gov/pubmed/11727950&lt;/url&gt;&lt;/related-urls&gt;&lt;/urls&gt;&lt;electronic-resource-num&gt;10.1037//0021-843x.110.4.610&lt;/electronic-resource-num&gt;&lt;/record&gt;&lt;/Cite&gt;&lt;/EndNote&gt;</w:instrText>
            </w: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  <w:fldChar w:fldCharType="separate"/>
            </w:r>
            <w:r w:rsidRPr="00517F4E"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de-CH" w:eastAsia="fr-CH"/>
              </w:rPr>
              <w:t>Beauchaine, Katkin, Strassberg, and Snarr (2001)</w:t>
            </w: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  <w:fldChar w:fldCharType="end"/>
            </w:r>
          </w:p>
        </w:tc>
        <w:tc>
          <w:tcPr>
            <w:tcW w:w="461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583F08E2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461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0544A3C4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461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354B4BA1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461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24A12686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462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554F9DA6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463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6A5FC145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463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76865758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o</w:t>
            </w:r>
          </w:p>
        </w:tc>
        <w:tc>
          <w:tcPr>
            <w:tcW w:w="463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1AD1BEA9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463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7B8C1E40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470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49717AAE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470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217C41C0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470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36F322BD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1412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28888B26" w14:textId="6EDCBED1" w:rsidR="008C3B17" w:rsidRPr="00517F4E" w:rsidRDefault="00517F4E" w:rsidP="00517F4E">
            <w:pPr>
              <w:pStyle w:val="Commentaire"/>
              <w:spacing w:after="0"/>
              <w:rPr>
                <w:rFonts w:ascii="Times New Roman" w:hAnsi="Times New Roman" w:cs="Times New Roman"/>
                <w:lang w:val="en-US"/>
              </w:rPr>
            </w:pPr>
            <w:r w:rsidRPr="00517F4E">
              <w:rPr>
                <w:rFonts w:ascii="Times New Roman" w:hAnsi="Times New Roman" w:cs="Times New Roman"/>
                <w:lang w:val="en-US"/>
              </w:rPr>
              <w:t>U</w:t>
            </w:r>
            <w:r w:rsidR="00B45598" w:rsidRPr="00517F4E">
              <w:rPr>
                <w:rFonts w:ascii="Times New Roman" w:hAnsi="Times New Roman" w:cs="Times New Roman"/>
                <w:lang w:val="en-US"/>
              </w:rPr>
              <w:t>nknown</w:t>
            </w:r>
          </w:p>
        </w:tc>
        <w:tc>
          <w:tcPr>
            <w:tcW w:w="894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194EE628" w14:textId="41444E0C" w:rsidR="008C3B17" w:rsidRPr="00517F4E" w:rsidRDefault="00B45598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02E04C99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470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71E748AB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470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50DBC614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470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1A4AC4B6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Yes</w:t>
            </w:r>
          </w:p>
        </w:tc>
        <w:tc>
          <w:tcPr>
            <w:tcW w:w="598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41692C9E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o</w:t>
            </w:r>
          </w:p>
        </w:tc>
        <w:tc>
          <w:tcPr>
            <w:tcW w:w="470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7AE19392" w14:textId="77777777" w:rsidR="008C3B17" w:rsidRPr="00517F4E" w:rsidRDefault="008C3B17" w:rsidP="00517F4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Yes</w:t>
            </w:r>
          </w:p>
        </w:tc>
      </w:tr>
      <w:tr w:rsidR="00517F4E" w:rsidRPr="00517F4E" w14:paraId="0ECB37EF" w14:textId="77777777" w:rsidTr="00517F4E">
        <w:trPr>
          <w:trHeight w:val="20"/>
        </w:trPr>
        <w:tc>
          <w:tcPr>
            <w:tcW w:w="3054" w:type="dxa"/>
            <w:tcBorders>
              <w:top w:val="nil"/>
            </w:tcBorders>
            <w:shd w:val="clear" w:color="auto" w:fill="auto"/>
            <w:noWrap/>
            <w:vAlign w:val="center"/>
          </w:tcPr>
          <w:p w14:paraId="37F6CA26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 AuthorYear="1"&gt;&lt;Author&gt;Byrd&lt;/Author&gt;&lt;Year&gt;2020&lt;/Year&gt;&lt;RecNum&gt;27&lt;/RecNum&gt;&lt;DisplayText&gt;Byrd et al. (2020)&lt;/DisplayText&gt;&lt;record&gt;&lt;rec-number&gt;27&lt;/rec-number&gt;&lt;foreign-keys&gt;&lt;key app="EN" db-id="ptd2zxfdhftptleedfovxdpm5as9fdvvwdz9" timestamp="1616676954"&gt;27&lt;/key&gt;&lt;/foreign-keys&gt;&lt;ref-type name="Journal Article"&gt;17&lt;/ref-type&gt;&lt;contributors&gt;&lt;authors&gt;&lt;author&gt;Byrd, A. L.&lt;/author&gt;&lt;author&gt;Vine, V.&lt;/author&gt;&lt;author&gt;Beeney, J. E.&lt;/author&gt;&lt;author&gt;Scott, L. N.&lt;/author&gt;&lt;author&gt;Jennings, J. R.&lt;/author&gt;&lt;author&gt;Stepp, S. D.&lt;/author&gt;&lt;/authors&gt;&lt;/contributors&gt;&lt;auth-address&gt;Department of Psychiatry, University of Pittsburgh, Pittsburgh, PA, USA.&amp;#xD;Department of Psychiatry and Psychology, University of Pittsburgh, Pittsburgh, PA, USA.&lt;/auth-address&gt;&lt;titles&gt;&lt;title&gt;RSA reactivity to parent-child conflict as a predictor of dysregulated emotion and behavior in daily life&lt;/title&gt;&lt;secondary-title&gt;Psychol Med&lt;/secondary-title&gt;&lt;/titles&gt;&lt;periodical&gt;&lt;full-title&gt;Psychol Med&lt;/full-title&gt;&lt;/periodical&gt;&lt;pages&gt;1-9&lt;/pages&gt;&lt;edition&gt;2020/08/18&lt;/edition&gt;&lt;keywords&gt;&lt;keyword&gt;Rsa&lt;/keyword&gt;&lt;keyword&gt;adolescence&lt;/keyword&gt;&lt;keyword&gt;aggression&lt;/keyword&gt;&lt;keyword&gt;emotion dysregulation&lt;/keyword&gt;&lt;keyword&gt;psychophysiology&lt;/keyword&gt;&lt;keyword&gt;transdiagnostic&lt;/keyword&gt;&lt;/keywords&gt;&lt;dates&gt;&lt;year&gt;2020&lt;/year&gt;&lt;pub-dates&gt;&lt;date&gt;Aug 17&lt;/date&gt;&lt;/pub-dates&gt;&lt;/dates&gt;&lt;isbn&gt;1469-8978 (Electronic)&amp;#xD;0033-2917 (Linking)&lt;/isbn&gt;&lt;accession-num&gt;32799942&lt;/accession-num&gt;&lt;urls&gt;&lt;related-urls&gt;&lt;url&gt;https://www.ncbi.nlm.nih.gov/pubmed/32799942&lt;/url&gt;&lt;/related-urls&gt;&lt;/urls&gt;&lt;custom2&gt;PMC7908813&lt;/custom2&gt;&lt;electronic-resource-num&gt;10.1017/S0033291720002810&lt;/electronic-resource-num&gt;&lt;/record&gt;&lt;/Cite&gt;&lt;/EndNote&gt;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Byrd et al. (2020)</w:t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61" w:type="dxa"/>
            <w:tcBorders>
              <w:top w:val="nil"/>
            </w:tcBorders>
            <w:shd w:val="clear" w:color="auto" w:fill="auto"/>
            <w:noWrap/>
            <w:vAlign w:val="center"/>
          </w:tcPr>
          <w:p w14:paraId="11B5E28F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461" w:type="dxa"/>
            <w:tcBorders>
              <w:top w:val="nil"/>
            </w:tcBorders>
            <w:shd w:val="clear" w:color="auto" w:fill="auto"/>
            <w:noWrap/>
            <w:vAlign w:val="center"/>
          </w:tcPr>
          <w:p w14:paraId="09C137C2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461" w:type="dxa"/>
            <w:tcBorders>
              <w:top w:val="nil"/>
            </w:tcBorders>
            <w:shd w:val="clear" w:color="auto" w:fill="auto"/>
            <w:noWrap/>
            <w:vAlign w:val="center"/>
          </w:tcPr>
          <w:p w14:paraId="5484BC9B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461" w:type="dxa"/>
            <w:tcBorders>
              <w:top w:val="nil"/>
            </w:tcBorders>
            <w:shd w:val="clear" w:color="auto" w:fill="auto"/>
            <w:noWrap/>
            <w:vAlign w:val="center"/>
          </w:tcPr>
          <w:p w14:paraId="034469D1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462" w:type="dxa"/>
            <w:tcBorders>
              <w:top w:val="nil"/>
            </w:tcBorders>
            <w:shd w:val="clear" w:color="auto" w:fill="auto"/>
            <w:noWrap/>
            <w:vAlign w:val="center"/>
          </w:tcPr>
          <w:p w14:paraId="729C32CA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463" w:type="dxa"/>
            <w:tcBorders>
              <w:top w:val="nil"/>
            </w:tcBorders>
            <w:shd w:val="clear" w:color="auto" w:fill="auto"/>
            <w:noWrap/>
            <w:vAlign w:val="center"/>
          </w:tcPr>
          <w:p w14:paraId="6D55749B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463" w:type="dxa"/>
            <w:tcBorders>
              <w:top w:val="nil"/>
            </w:tcBorders>
            <w:shd w:val="clear" w:color="auto" w:fill="auto"/>
            <w:noWrap/>
            <w:vAlign w:val="center"/>
          </w:tcPr>
          <w:p w14:paraId="02674D95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463" w:type="dxa"/>
            <w:tcBorders>
              <w:top w:val="nil"/>
            </w:tcBorders>
            <w:shd w:val="clear" w:color="auto" w:fill="auto"/>
            <w:noWrap/>
            <w:vAlign w:val="center"/>
          </w:tcPr>
          <w:p w14:paraId="5017F690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463" w:type="dxa"/>
            <w:tcBorders>
              <w:top w:val="nil"/>
            </w:tcBorders>
            <w:shd w:val="clear" w:color="auto" w:fill="auto"/>
            <w:noWrap/>
            <w:vAlign w:val="center"/>
          </w:tcPr>
          <w:p w14:paraId="425ADD50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470" w:type="dxa"/>
            <w:tcBorders>
              <w:top w:val="nil"/>
            </w:tcBorders>
            <w:shd w:val="clear" w:color="auto" w:fill="auto"/>
            <w:noWrap/>
            <w:vAlign w:val="center"/>
          </w:tcPr>
          <w:p w14:paraId="32E91F3A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470" w:type="dxa"/>
            <w:tcBorders>
              <w:top w:val="nil"/>
            </w:tcBorders>
            <w:shd w:val="clear" w:color="auto" w:fill="auto"/>
            <w:noWrap/>
            <w:vAlign w:val="center"/>
          </w:tcPr>
          <w:p w14:paraId="345FD3C1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470" w:type="dxa"/>
            <w:tcBorders>
              <w:top w:val="nil"/>
            </w:tcBorders>
            <w:shd w:val="clear" w:color="auto" w:fill="auto"/>
            <w:noWrap/>
            <w:vAlign w:val="center"/>
          </w:tcPr>
          <w:p w14:paraId="5B4B6B3A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1412" w:type="dxa"/>
            <w:tcBorders>
              <w:top w:val="nil"/>
            </w:tcBorders>
            <w:shd w:val="clear" w:color="auto" w:fill="auto"/>
            <w:noWrap/>
            <w:vAlign w:val="center"/>
          </w:tcPr>
          <w:p w14:paraId="775D8149" w14:textId="1379221F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894" w:type="dxa"/>
            <w:tcBorders>
              <w:top w:val="nil"/>
            </w:tcBorders>
            <w:shd w:val="clear" w:color="auto" w:fill="auto"/>
            <w:noWrap/>
            <w:vAlign w:val="center"/>
          </w:tcPr>
          <w:p w14:paraId="5935B8F7" w14:textId="2D74F1CB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tcBorders>
              <w:top w:val="nil"/>
            </w:tcBorders>
            <w:shd w:val="clear" w:color="auto" w:fill="auto"/>
            <w:noWrap/>
            <w:vAlign w:val="center"/>
          </w:tcPr>
          <w:p w14:paraId="7D05C7D9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470" w:type="dxa"/>
            <w:tcBorders>
              <w:top w:val="nil"/>
            </w:tcBorders>
            <w:shd w:val="clear" w:color="auto" w:fill="auto"/>
            <w:noWrap/>
            <w:vAlign w:val="center"/>
          </w:tcPr>
          <w:p w14:paraId="61D0D427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470" w:type="dxa"/>
            <w:tcBorders>
              <w:top w:val="nil"/>
            </w:tcBorders>
            <w:shd w:val="clear" w:color="auto" w:fill="auto"/>
            <w:noWrap/>
            <w:vAlign w:val="center"/>
          </w:tcPr>
          <w:p w14:paraId="2367D3FB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470" w:type="dxa"/>
            <w:tcBorders>
              <w:top w:val="nil"/>
            </w:tcBorders>
            <w:shd w:val="clear" w:color="auto" w:fill="auto"/>
            <w:noWrap/>
            <w:vAlign w:val="center"/>
          </w:tcPr>
          <w:p w14:paraId="613C08AB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  <w:tc>
          <w:tcPr>
            <w:tcW w:w="598" w:type="dxa"/>
            <w:tcBorders>
              <w:top w:val="nil"/>
            </w:tcBorders>
            <w:shd w:val="clear" w:color="auto" w:fill="auto"/>
            <w:noWrap/>
            <w:vAlign w:val="center"/>
          </w:tcPr>
          <w:p w14:paraId="572562B5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</w:p>
        </w:tc>
        <w:tc>
          <w:tcPr>
            <w:tcW w:w="470" w:type="dxa"/>
            <w:tcBorders>
              <w:top w:val="nil"/>
            </w:tcBorders>
            <w:shd w:val="clear" w:color="auto" w:fill="auto"/>
            <w:noWrap/>
            <w:vAlign w:val="center"/>
          </w:tcPr>
          <w:p w14:paraId="5048AABF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>Yes</w:t>
            </w:r>
          </w:p>
        </w:tc>
      </w:tr>
      <w:tr w:rsidR="00517F4E" w:rsidRPr="00517F4E" w14:paraId="1BA65B0B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252D776F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DdWk8L0F1dGhvcj48WWVhcj4y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DdWk8L0F1dGhvcj48WWVhcj4y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Cui et al. (2019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5C4BAC3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5E1AEAC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49AEFAD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58D8E1D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135BEA1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4831368C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230674CC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49BB8B14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3AD3575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58CB16C6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val="en-US" w:eastAsia="fr-CH"/>
              </w:rPr>
              <w:t>Y</w:t>
            </w: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0235862C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5A68EA1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05E9B00F" w14:textId="1C42913C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7113D3F0" w14:textId="7A6CC745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20B689A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5CAF7F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697E96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CE27F2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0835718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0551513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517F4E" w:rsidRPr="00517F4E" w14:paraId="19AAD6FF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57FF6C38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it-IT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DdWk8L0F1dGhvcj48WWVhcj4y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it-IT"/>
              </w:rPr>
              <w:instrText xml:space="preserve"> ADDIN EN.CITE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DdWk8L0F1dGhvcj48WWVhcj4y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it-IT"/>
              </w:rPr>
              <w:instrText xml:space="preserve"> ADDIN EN.CITE.DATA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  <w:lang w:val="it-IT"/>
              </w:rPr>
              <w:t>Cui et al. (2015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7CE7752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5686976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046B782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29EE38C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3306043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08DD63F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3051B3D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496DB55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0D1DFB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5E7F0EB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4B639F8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47EACD5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15D536CA" w14:textId="3343DEEA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2FA39A3B" w14:textId="3A2589B1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3260A1C6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402B08B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4DF9270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6A5AD7E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3A19F178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0514AA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B45598" w:rsidRPr="00517F4E" w14:paraId="4DB6E9D5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4A06A9B0" w14:textId="77777777" w:rsidR="00BE49AB" w:rsidRPr="00517F4E" w:rsidRDefault="00BE49AB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kZSBSaWRkZXI8L0F1dGhvcj48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</w:fldData>
              </w:fldChar>
            </w:r>
            <w:r w:rsidR="00766F09"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766F09"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kZSBSaWRkZXI8L0F1dGhvcj48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</w:fldData>
              </w:fldChar>
            </w:r>
            <w:r w:rsidR="00766F09"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766F09"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="00766F09"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766F09" w:rsidRPr="00517F4E">
              <w:rPr>
                <w:rFonts w:ascii="Times New Roman" w:hAnsi="Times New Roman" w:cs="Times New Roman"/>
                <w:noProof/>
                <w:sz w:val="20"/>
                <w:szCs w:val="20"/>
              </w:rPr>
              <w:t>de Ridder, Pihet, Suter, and Caldara (2016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766F09" w:rsidRPr="00517F4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7CA88F7D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6995A458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2CCEC093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12BEA3DE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36A134AB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616E66BA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6367C8E8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F93563B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725FE920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647F6CB4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077A2DCE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753BE756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1626D497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6AB6728E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74559949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2E66E59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D24044E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59C5F21C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19E60AD8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93ABED0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517F4E" w:rsidRPr="00517F4E" w14:paraId="2E09E6C9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7D357A06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EaWFtb25kPC9BdXRob3I+PFll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EaWFtb25kPC9BdXRob3I+PFll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Diamond, Fagundes, and Cribbet (2012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07973CB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500191D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6745095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5E847B2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1B75E05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42B1FA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556AF5A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035FF92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3E5A74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6C4E45E6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1DC67D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4F8964EC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64F19131" w14:textId="799C5BFD" w:rsidR="00517F4E" w:rsidRPr="00517F4E" w:rsidRDefault="00517F4E" w:rsidP="00517F4E">
            <w:pPr>
              <w:pStyle w:val="Commentaire"/>
              <w:spacing w:after="0"/>
              <w:rPr>
                <w:rFonts w:ascii="Times New Roman" w:hAnsi="Times New Roman" w:cs="Times New Roman"/>
                <w:lang w:val="en-US"/>
              </w:rPr>
            </w:pPr>
            <w:r w:rsidRPr="00517F4E">
              <w:rPr>
                <w:rFonts w:ascii="Times New Roman" w:hAnsi="Times New Roman" w:cs="Times New Roman"/>
                <w:lang w:val="en-US"/>
              </w:rPr>
              <w:t>Unknown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225BEE60" w14:textId="6364630A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3BD4B018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69744CA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DAE7F6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A59BA1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7F44652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7DEAA6B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517F4E" w:rsidRPr="00517F4E" w14:paraId="2B4A8175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1D0E1378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Hb256YWxlei1HYWRlYTwvQXV0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Hb256YWxlei1HYWRlYTwvQXV0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</w:rPr>
              <w:t>Gonzalez-Gadea et al. (2014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 xml:space="preserve"> 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400DAB2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676ABDD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0502E64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5B4942E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2499781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2EA08C6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60363B67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B91DA47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456F92E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6464BD0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07B5A0F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5DEC3C1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4ACAA9A1" w14:textId="5AD44424" w:rsidR="00517F4E" w:rsidRPr="00517F4E" w:rsidRDefault="00517F4E" w:rsidP="00517F4E">
            <w:pPr>
              <w:pStyle w:val="Commentaire"/>
              <w:spacing w:after="0"/>
              <w:rPr>
                <w:rFonts w:ascii="Times New Roman" w:hAnsi="Times New Roman" w:cs="Times New Roman"/>
                <w:lang w:val="en-US"/>
              </w:rPr>
            </w:pPr>
            <w:r w:rsidRPr="00517F4E">
              <w:rPr>
                <w:rFonts w:ascii="Times New Roman" w:hAnsi="Times New Roman" w:cs="Times New Roman"/>
                <w:lang w:val="en-US"/>
              </w:rPr>
              <w:t>Unknown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5BDA6CD0" w14:textId="1D386E25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658D53E8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79D8DE2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0FCF1CB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78E5CB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4B86F0E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2D5B34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B45598" w:rsidRPr="00517F4E" w14:paraId="108EBDB6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64552BDC" w14:textId="77777777" w:rsidR="00BE49AB" w:rsidRPr="00517F4E" w:rsidRDefault="00BE49AB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 AuthorYear="1"&gt;&lt;Author&gt;Gunlicks-Stoessel&lt;/Author&gt;&lt;Year&gt;2008&lt;/Year&gt;&lt;RecNum&gt;8&lt;/RecNum&gt;&lt;DisplayText&gt;Gunlicks-Stoessel and Powers (2008)&lt;/DisplayText&gt;&lt;record&gt;&lt;rec-number&gt;8&lt;/rec-number&gt;&lt;foreign-keys&gt;&lt;key app="EN" db-id="ptd2zxfdhftptleedfovxdpm5as9fdvvwdz9" timestamp="1613726627"&gt;8&lt;/key&gt;&lt;/foreign-keys&gt;&lt;ref-type name="Journal Article"&gt;17&lt;/ref-type&gt;&lt;contributors&gt;&lt;authors&gt;&lt;author&gt;Gunlicks-Stoessel, M. L.&lt;/author&gt;&lt;author&gt;Powers, S. I.&lt;/author&gt;&lt;/authors&gt;&lt;/contributors&gt;&lt;auth-address&gt;Columbia Univ Coll Phys &amp;amp; Surg, New York State Psychiat Inst, New York, NY 10032 USA&amp;#xD;Univ Massachusetts, Amherst, MA 01003 USA&lt;/auth-address&gt;&lt;titles&gt;&lt;title&gt;Adolescents&amp;apos; Emotional Experiences of Mother-Adolescent Conflict Predict Internalizing and Externalizing Symptoms&lt;/title&gt;&lt;secondary-title&gt;Journal of Research on Adolescence&lt;/secondary-title&gt;&lt;alt-title&gt;J Res Adolescence&lt;/alt-title&gt;&lt;/titles&gt;&lt;periodical&gt;&lt;full-title&gt;Journal of Research on Adolescence&lt;/full-title&gt;&lt;abbr-1&gt;J Res Adolescence&lt;/abbr-1&gt;&lt;/periodical&gt;&lt;alt-periodical&gt;&lt;full-title&gt;Journal of Research on Adolescence&lt;/full-title&gt;&lt;abbr-1&gt;J Res Adolescence&lt;/abbr-1&gt;&lt;/alt-periodical&gt;&lt;pages&gt;621-642&lt;/pages&gt;&lt;volume&gt;18&lt;/volume&gt;&lt;number&gt;4&lt;/number&gt;&lt;keywords&gt;&lt;keyword&gt;childhood depression&lt;/keyword&gt;&lt;keyword&gt;gender-differences&lt;/keyword&gt;&lt;keyword&gt;conduct disorder&lt;/keyword&gt;&lt;keyword&gt;self-report&lt;/keyword&gt;&lt;keyword&gt;model&lt;/keyword&gt;&lt;/keywords&gt;&lt;dates&gt;&lt;year&gt;2008&lt;/year&gt;&lt;/dates&gt;&lt;isbn&gt;1050-8392&lt;/isbn&gt;&lt;accession-num&gt;WOS:000261116900002&lt;/accession-num&gt;&lt;urls&gt;&lt;related-urls&gt;&lt;url&gt;&amp;lt;Go to ISI&amp;gt;://WOS:000261116900002&lt;/url&gt;&lt;/related-urls&gt;&lt;/urls&gt;&lt;electronic-resource-num&gt;10.1111/j.1532-7795.2008.00574.x&lt;/electronic-resource-num&gt;&lt;language&gt;English&lt;/language&gt;&lt;/record&gt;&lt;/Cite&gt;&lt;/EndNote&gt;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Gunlicks-Stoessel and Powers (2008)</w:t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="00766F09"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32808644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07ABB566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615AC399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720EB19A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38C045CD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43428FD5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6B94A75B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40E54B1D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377F7785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018F6F2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48C65C48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7CCF2319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31827A55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759BD948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76EB8727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44ACE7DE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847FD80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CD4E6C6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4EA61A83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Don't know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5553F299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517F4E" w:rsidRPr="00517F4E" w14:paraId="4A27931C" w14:textId="77777777" w:rsidTr="00517F4E">
        <w:trPr>
          <w:trHeight w:val="20"/>
        </w:trPr>
        <w:tc>
          <w:tcPr>
            <w:tcW w:w="3054" w:type="dxa"/>
            <w:shd w:val="clear" w:color="auto" w:fill="auto"/>
            <w:vAlign w:val="center"/>
            <w:hideMark/>
          </w:tcPr>
          <w:p w14:paraId="4F10B8B2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LbGFocjwvQXV0aG9yPjxZZWFy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LbGFocjwvQXV0aG9yPjxZZWFy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</w:rPr>
              <w:t>Klahr et al. (2011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4F8A6CB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0C7A73F7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50BF946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60AC62A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5051351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566FD6A7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B8AB03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3296146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42989924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7337D3F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FCC8FE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5B9D95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65D42743" w14:textId="53ADA675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16F31FD1" w14:textId="0E59F71E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08184CA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74241B8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3E00484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419F92C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6378CFD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CC98607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517F4E" w:rsidRPr="00517F4E" w14:paraId="6AF28024" w14:textId="77777777" w:rsidTr="00517F4E">
        <w:trPr>
          <w:trHeight w:val="20"/>
        </w:trPr>
        <w:tc>
          <w:tcPr>
            <w:tcW w:w="3054" w:type="dxa"/>
            <w:shd w:val="clear" w:color="auto" w:fill="auto"/>
            <w:vAlign w:val="center"/>
            <w:hideMark/>
          </w:tcPr>
          <w:p w14:paraId="6B436778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LdWhuPC9BdXRob3I+PFllYXI+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LdWhuPC9BdXRob3I+PFllYXI+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</w:rPr>
              <w:t>Kuhn et al. (2018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13E55FA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61945E1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13E9937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02C9DA5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14C9633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0CEF1BC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4C089A7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011BDCB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24F0405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FE1F35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0A4262B6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FD19E1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17ABDDB9" w14:textId="3852D49E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3765C4DB" w14:textId="2C69E1B0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563DE20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F16292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0366104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1349CB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4A6DC0AC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6F85614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517F4E" w:rsidRPr="00517F4E" w14:paraId="12E267D6" w14:textId="77777777" w:rsidTr="00517F4E">
        <w:trPr>
          <w:trHeight w:val="20"/>
        </w:trPr>
        <w:tc>
          <w:tcPr>
            <w:tcW w:w="3054" w:type="dxa"/>
            <w:shd w:val="clear" w:color="auto" w:fill="auto"/>
            <w:vAlign w:val="center"/>
            <w:hideMark/>
          </w:tcPr>
          <w:p w14:paraId="742AD5B1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Maciejewski&lt;/Author&gt;&lt;Year&gt;2018&lt;/Year&gt;&lt;RecNum&gt;11&lt;/RecNum&gt;&lt;DisplayText&gt;Maciejewski et al. (2018)&lt;/DisplayText&gt;&lt;record&gt;&lt;rec-number&gt;11&lt;/rec-number&gt;&lt;foreign-keys&gt;&lt;key app="EN" db-id="ptd2zxfdhftptleedfovxdpm5as9fdvvwdz9" timestamp="1613727728"&gt;11&lt;/key&gt;&lt;/foreign-keys&gt;&lt;ref-type name="Journal Article"&gt;17&lt;/ref-type&gt;&lt;contributors&gt;&lt;authors&gt;&lt;author&gt;Maciejewski, D. F., &lt;/author&gt;&lt;author&gt;Keijsers, L., &lt;/author&gt;&lt;author&gt;van Lier, P. A. C., &lt;/author&gt;&lt;author&gt;Branje, S. J. T., &lt;/author&gt;&lt;author&gt;Meeus, W. H. J.,&lt;/author&gt;&lt;author&gt;Koot, H. M.&lt;/author&gt;&lt;/authors&gt;&lt;/contributors&gt;&lt;titles&gt;&lt;title&gt;Most Fare Well—But Some Do Not: Distinct Profiles of Mood Variability Development and Their Association With Adjustment During Adolescence&lt;/title&gt;&lt;secondary-title&gt;Developmental Psychology&lt;/secondary-title&gt;&lt;/titles&gt;&lt;periodical&gt;&lt;full-title&gt;Developmental Psychology&lt;/full-title&gt;&lt;abbr-1&gt;Dev Psychol&lt;/abbr-1&gt;&lt;/periodical&gt;&lt;dates&gt;&lt;year&gt;2018&lt;/year&gt;&lt;/dates&gt;&lt;urls&gt;&lt;/urls&gt;&lt;/record&gt;&lt;/Cite&gt;&lt;/EndNote&gt;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</w:rPr>
              <w:t>Maciejewski et al. (2018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2A54E7C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164D9118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38C41598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557D33D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3F39E3B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2AE0E66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0F4B75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72B6DD6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782178A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71F0E5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D76E25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4D54A2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558A2590" w14:textId="6BD538A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2FCFE107" w14:textId="7503E1B8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54F8899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5DC3E4C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F2BE46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1E736C4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6E2CB8C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44B946E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517F4E" w:rsidRPr="00517F4E" w14:paraId="0E002149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12B634A4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 AuthorYear="1"&gt;&lt;Author&gt;Moore&lt;/Author&gt;&lt;Year&gt;2019&lt;/Year&gt;&lt;RecNum&gt;12&lt;/RecNum&gt;&lt;DisplayText&gt;Moore, Hubbard, Bookhout, and Mlawer (2019)&lt;/DisplayText&gt;&lt;record&gt;&lt;rec-number&gt;12&lt;/rec-number&gt;&lt;foreign-keys&gt;&lt;key app="EN" db-id="ptd2zxfdhftptleedfovxdpm5as9fdvvwdz9" timestamp="1613740465"&gt;12&lt;/key&gt;&lt;/foreign-keys&gt;&lt;ref-type name="Journal Article"&gt;17&lt;/ref-type&gt;&lt;contributors&gt;&lt;authors&gt;&lt;author&gt;Moore, C. C.&lt;/author&gt;&lt;author&gt;Hubbard, J. A.&lt;/author&gt;&lt;author&gt;Bookhout, M. K.&lt;/author&gt;&lt;author&gt;Mlawer, F.&lt;/author&gt;&lt;/authors&gt;&lt;/contributors&gt;&lt;auth-address&gt;University of Delaware, 105 The Green, Newark, Delaware, 19716, USA. cmoore@psych.udel.edu.&amp;#xD;University of Delaware, 105 The Green, Newark, Delaware, 19716, USA.&lt;/auth-address&gt;&lt;titles&gt;&lt;title&gt;Relations between Reactive and Proactive Aggression and Daily Emotions in Adolescents&lt;/title&gt;&lt;secondary-title&gt;Journal of Abnorm Child Psychology&lt;/secondary-title&gt;&lt;/titles&gt;&lt;periodical&gt;&lt;full-title&gt;Journal of Abnorm Child Psychology&lt;/full-title&gt;&lt;/periodical&gt;&lt;pages&gt;1495-1507&lt;/pages&gt;&lt;volume&gt;47&lt;/volume&gt;&lt;number&gt;9&lt;/number&gt;&lt;edition&gt;2019/04/01&lt;/edition&gt;&lt;keywords&gt;&lt;keyword&gt;Adolescent&lt;/keyword&gt;&lt;keyword&gt;Adolescent Behavior/*physiology&lt;/keyword&gt;&lt;keyword&gt;Aggression/*physiology&lt;/keyword&gt;&lt;keyword&gt;Emotions/*physiology&lt;/keyword&gt;&lt;keyword&gt;Female&lt;/keyword&gt;&lt;keyword&gt;Humans&lt;/keyword&gt;&lt;keyword&gt;Male&lt;/keyword&gt;&lt;keyword&gt;*Adolescence&lt;/keyword&gt;&lt;keyword&gt;*Aggression&lt;/keyword&gt;&lt;keyword&gt;*Emotions&lt;/keyword&gt;&lt;/keywords&gt;&lt;dates&gt;&lt;year&gt;2019&lt;/year&gt;&lt;pub-dates&gt;&lt;date&gt;Sep&lt;/date&gt;&lt;/pub-dates&gt;&lt;/dates&gt;&lt;isbn&gt;1573-2835 (Electronic)&amp;#xD;0091-0627 (Linking)&lt;/isbn&gt;&lt;accession-num&gt;30929183&lt;/accession-num&gt;&lt;urls&gt;&lt;related-urls&gt;&lt;url&gt;https://www.ncbi.nlm.nih.gov/pubmed/30929183&lt;/url&gt;&lt;/related-urls&gt;&lt;/urls&gt;&lt;electronic-resource-num&gt;10.1007/s10802-019-00533-6&lt;/electronic-resource-num&gt;&lt;/record&gt;&lt;/Cite&gt;&lt;/EndNote&gt;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Moore, Hubbard, Bookhout, and Mlawer (2019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730E3E6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047C286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2A2668A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1E89D73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2911245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1AB86D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7C604476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42F4DB8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75C54037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B3D7CE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70EDC517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6CAF0A6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122DEB01" w14:textId="782AD39F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069D4F06" w14:textId="30F7464E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5BED3B7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710585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09190BD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0E73C7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6206D45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B0D72F6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517F4E" w:rsidRPr="00517F4E" w14:paraId="17CED1AE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771928B6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PZGdlcnM8L0F1dGhvcj48WWVh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PZGdlcnM8L0F1dGhvcj48WWVh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Odgers and Russell (2017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1B3BCCD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602D741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4ACCAF5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296E790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0E263A78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6B9DCC28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FAE0E1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735EA5F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1122EB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019682F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0629F8F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3411C6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43EABC38" w14:textId="53A7235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1F437809" w14:textId="53505C61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7A60A617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68D0C2B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BCB5BD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3904EF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4232CC46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1D3722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B45598" w:rsidRPr="00517F4E" w14:paraId="275FEA8E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744ECAB0" w14:textId="77777777" w:rsidR="00BE49AB" w:rsidRPr="00517F4E" w:rsidRDefault="00BE49AB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QaWhldDwvQXV0aG9yPjxZZWFy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=
</w:fldData>
              </w:fldChar>
            </w:r>
            <w:r w:rsidR="00766F09"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766F09"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QaWhldDwvQXV0aG9yPjxZZWFy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=
</w:fldData>
              </w:fldChar>
            </w:r>
            <w:r w:rsidR="00766F09"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766F09"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="00766F09"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766F09" w:rsidRPr="00517F4E">
              <w:rPr>
                <w:rFonts w:ascii="Times New Roman" w:hAnsi="Times New Roman" w:cs="Times New Roman"/>
                <w:noProof/>
                <w:sz w:val="20"/>
                <w:szCs w:val="20"/>
              </w:rPr>
              <w:t>Pihet, De Ridder, and Suter (2017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766F09" w:rsidRPr="00517F4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0DC2B0E9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01098E93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66AF4C28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6E09818E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7DBC26E2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362CA782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6A23065B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5CB7D2FC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325E60A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FF6D4F7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B54DE93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71EB74E2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70EFE6E1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3E792B6B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49836E14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5222D6AC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D92636C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3FCDF08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6705039B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46683902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517F4E" w:rsidRPr="00517F4E" w14:paraId="6A3390B7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25B6017C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 AuthorYear="1"&gt;&lt;Author&gt;Rende&lt;/Author&gt;&lt;Year&gt;2009&lt;/Year&gt;&lt;RecNum&gt;16&lt;/RecNum&gt;&lt;DisplayText&gt;Rende, Slomkowski, Floro, and Jamner (2009)&lt;/DisplayText&gt;&lt;record&gt;&lt;rec-number&gt;16&lt;/rec-number&gt;&lt;foreign-keys&gt;&lt;key app="EN" db-id="ptd2zxfdhftptleedfovxdpm5as9fdvvwdz9" timestamp="1613740896"&gt;16&lt;/key&gt;&lt;/foreign-keys&gt;&lt;ref-type name="Journal Article"&gt;17&lt;/ref-type&gt;&lt;contributors&gt;&lt;authors&gt;&lt;author&gt;Rende, R.,&lt;/author&gt;&lt;author&gt;Slomkowski, C., &lt;/author&gt;&lt;author&gt;Floro, J., &lt;/author&gt;&lt;author&gt;Jamner, L.&lt;/author&gt;&lt;/authors&gt;&lt;/contributors&gt;&lt;titles&gt;&lt;title&gt;Capturing Rule Breaking Behavior Between Siblings in Real Time and Everyday Settings&lt;/title&gt;&lt;secondary-title&gt;European Journal of Developmental Science&lt;/secondary-title&gt;&lt;/titles&gt;&lt;periodical&gt;&lt;full-title&gt;European Journal of Developmental Science&lt;/full-title&gt;&lt;/periodical&gt;&lt;pages&gt;150-160&lt;/pages&gt;&lt;volume&gt;3&lt;/volume&gt;&lt;dates&gt;&lt;year&gt;2009&lt;/year&gt;&lt;/dates&gt;&lt;urls&gt;&lt;/urls&gt;&lt;/record&gt;&lt;/Cite&gt;&lt;/EndNote&gt;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Rende, Slomkowski, Floro, and Jamner (2009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5263B8D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56B775FC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573628E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53CAFB88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2D20684C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4F4E07EC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7F92BA2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3AFD618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259485B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4DD9898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D7CE82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BE365F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4DCC160A" w14:textId="7047227E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29765EE4" w14:textId="60274895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3D2321D3" w14:textId="7A7D245C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07D5830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5117D0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AF6B104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54F1ABC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5657325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517F4E" w:rsidRPr="00517F4E" w14:paraId="2570A61E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5743BD82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Sb3RoZW5iZXJnPC9BdXRob3I+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Sb3RoZW5iZXJnPC9BdXRob3I+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</w:rPr>
              <w:t>Rothenberg et al. (2019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5CC9F5D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4AE8721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526D153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3DD503A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2FF906F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7F8DE708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01E516E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4CACF65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2273073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1E91F94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576D2CA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25621B7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0D581B50" w14:textId="3B2C370D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081C7786" w14:textId="5E185D76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472210A4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00E54FE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7838039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7EEEFE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4475745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68FBF847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517F4E" w:rsidRPr="00517F4E" w14:paraId="122A6FF3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6DA19D12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it-IT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it-IT"/>
              </w:rPr>
              <w:fldChar w:fldCharType="begin">
                <w:fldData xml:space="preserve">PEVuZE5vdGU+PENpdGUgQXV0aG9yWWVhcj0iMSI+PEF1dGhvcj5TYW50YW1hcmlhLUdhcmNpYTwv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=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it-IT"/>
              </w:rPr>
              <w:instrText xml:space="preserve"> ADDIN EN.CITE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it-IT"/>
              </w:rPr>
              <w:fldChar w:fldCharType="begin">
                <w:fldData xml:space="preserve">PEVuZE5vdGU+PENpdGUgQXV0aG9yWWVhcj0iMSI+PEF1dGhvcj5TYW50YW1hcmlhLUdhcmNpYTwv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=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it-IT"/>
              </w:rPr>
              <w:instrText xml:space="preserve"> ADDIN EN.CITE.DATA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it-IT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it-IT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it-IT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it-IT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  <w:lang w:val="it-IT"/>
              </w:rPr>
              <w:t>Santamaria-Garcia et al. (2019)</w:t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it-IT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it-IT"/>
              </w:rPr>
              <w:t xml:space="preserve">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6C13A30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4861A47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64EE9B14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30C03D2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59F7212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78BF345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5A48251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CC4508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32513A9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7141382C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6E14EC37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3B6DA1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08DA662D" w14:textId="43A1420E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3D8E8572" w14:textId="67C64FD5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1FA229A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B23B658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41711E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5417A7A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2A86D954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24C3F7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517F4E" w:rsidRPr="00517F4E" w14:paraId="6572FCF2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011582F7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de-CH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TY2huZWlkZXJzPC9BdXRob3I+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TY2huZWlkZXJzPC9BdXRob3I+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</w:rPr>
              <w:t>Schneiders et al. (2006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314DEE5C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15BE14D8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3832642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0038AE1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197B142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21BFE7D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5A2D1D1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0FC2CBF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3F1666F7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5978F516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05F214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C8CD49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31C5AF34" w14:textId="0DD846A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07DF36C2" w14:textId="3DF181A9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1944744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722DFD1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6954579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63B21BA4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42DB5B36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7447116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B45598" w:rsidRPr="00517F4E" w14:paraId="18EA6205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075EC508" w14:textId="77777777" w:rsidR="00B45598" w:rsidRPr="00517F4E" w:rsidRDefault="00B45598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de-CH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AuthorYear="1"&gt;&lt;Author&gt;Silk&lt;/Author&gt;&lt;Year&gt;2003&lt;/Year&gt;&lt;RecNum&gt;20&lt;/RecNum&gt;&lt;DisplayText&gt;Silk, Steinberg, and Morris (2003)&lt;/DisplayText&gt;&lt;record&gt;&lt;rec-number&gt;20&lt;/rec-number&gt;&lt;foreign-keys&gt;&lt;key app="EN" db-id="ptd2zxfdhftptleedfovxdpm5as9fdvvwdz9" timestamp="1613741033"&gt;20&lt;/key&gt;&lt;/foreign-keys&gt;&lt;ref-type name="Journal Article"&gt;17&lt;/ref-type&gt;&lt;contributors&gt;&lt;authors&gt;&lt;author&gt;Silk, J. S.&lt;/author&gt;&lt;author&gt;Steinberg, L.&lt;/author&gt;&lt;author&gt;Morris, A. S.&lt;/author&gt;&lt;/authors&gt;&lt;/contributors&gt;&lt;auth-address&gt;Temple Univ, Inst &amp;amp; Clin, Philadelphia, PA 19122 USA&amp;#xD;Temple Univ, Dept Psychol, Philadelphia, PA 19122 USA&amp;#xD;Univ New Orleans, Dept Psychol, New Orleans, LA 70148 USA&lt;/auth-address&gt;&lt;titles&gt;&lt;title&gt;Adolescents&amp;apos; emotion regulation in daily life: Links to depressive symptoms and problem behavior&lt;/title&gt;&lt;secondary-title&gt;Child Development&lt;/secondary-title&gt;&lt;alt-title&gt;Child Dev&lt;/alt-title&gt;&lt;/titles&gt;&lt;periodical&gt;&lt;full-title&gt;Child Development&lt;/full-title&gt;&lt;abbr-1&gt;Child Dev&lt;/abbr-1&gt;&lt;/periodical&gt;&lt;alt-periodical&gt;&lt;full-title&gt;Child Development&lt;/full-title&gt;&lt;abbr-1&gt;Child Dev&lt;/abbr-1&gt;&lt;/alt-periodical&gt;&lt;pages&gt;1869-1880&lt;/pages&gt;&lt;volume&gt;74&lt;/volume&gt;&lt;number&gt;6&lt;/number&gt;&lt;keywords&gt;&lt;keyword&gt;young adolescents&lt;/keyword&gt;&lt;keyword&gt;anger regulation&lt;/keyword&gt;&lt;keyword&gt;children&lt;/keyword&gt;&lt;keyword&gt;stress&lt;/keyword&gt;&lt;keyword&gt;states&lt;/keyword&gt;&lt;keyword&gt;psychopathology&lt;/keyword&gt;&lt;keyword&gt;strategies&lt;/keyword&gt;&lt;keyword&gt;experience&lt;/keyword&gt;&lt;keyword&gt;expression&lt;/keyword&gt;&lt;keyword&gt;childhood&lt;/keyword&gt;&lt;/keywords&gt;&lt;dates&gt;&lt;year&gt;2003&lt;/year&gt;&lt;pub-dates&gt;&lt;date&gt;Nov-Dec&lt;/date&gt;&lt;/pub-dates&gt;&lt;/dates&gt;&lt;isbn&gt;0009-3920&lt;/isbn&gt;&lt;accession-num&gt;WOS:000186755500019&lt;/accession-num&gt;&lt;urls&gt;&lt;related-urls&gt;&lt;url&gt;&amp;lt;Go to ISI&amp;gt;://WOS:000186755500019&lt;/url&gt;&lt;/related-urls&gt;&lt;/urls&gt;&lt;electronic-resource-num&gt;DOI 10.1046/j.1467-8624.2003.00643.x&lt;/electronic-resource-num&gt;&lt;language&gt;English&lt;/language&gt;&lt;/record&gt;&lt;/Cite&gt;&lt;/EndNote&gt;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</w:rPr>
              <w:t>Silk, Steinberg, and Morris (2003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59B973B6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3A98E29C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163A5E2E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583BC694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083DFAA1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4CC4A451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2EE08940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76FE1D36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0DB38CF8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C33AC62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568FE79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47F73DC0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7308C7C3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32E47BF3" w14:textId="7507FDB8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0273F9B7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63F8C31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EF1FBCF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64561408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554B5CF5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473A0BFA" w14:textId="77777777" w:rsidR="00B45598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517F4E" w:rsidRPr="00517F4E" w14:paraId="6BB4931A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72BF1861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UaG9tYXM8L0F1dGhvcj48WWVh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=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UaG9tYXM8L0F1dGhvcj48WWVh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=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</w:rPr>
              <w:t>Thomas et al. (2019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281734C8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1D5093B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374033D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3510AC5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5BAFA5F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7C800A2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5712E7F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0B5AC32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33FCAA3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7F1C03E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70CDDC8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4910DD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6BCBD361" w14:textId="6ED87265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057922E2" w14:textId="4E9D6711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133BE84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7C4AE42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601E94E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042ACA6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68E60A2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5C20A707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517F4E" w:rsidRPr="00517F4E" w14:paraId="410DB32F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097C4B4D" w14:textId="5B0DB821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t xml:space="preserve">Uink et al. 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RXhjbHVkZUF1dGg9IjEiPjxBdXRob3I+VWluazwvQXV0aG9yPjxZZWFy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RXhjbHVkZUF1dGg9IjEiPjxBdXRob3I+VWluazwvQXV0aG9yPjxZZWFy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</w:rPr>
              <w:t>(2018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0061906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39ECB70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49373116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6562E62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1E24DCE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073B8F98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3006F7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2C2143C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3A8F050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BBFF4F2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E24ABE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4FE2808C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3F6A6256" w14:textId="7EB81699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6F4B5129" w14:textId="0787CE52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37757C85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136C01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C7376DD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4A3CD96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6B12AA0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46122477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517F4E" w:rsidRPr="00517F4E" w14:paraId="7DF7596E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459FF6A1" w14:textId="77777777" w:rsidR="00517F4E" w:rsidRPr="00517F4E" w:rsidRDefault="00517F4E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VaW5rPC9BdXRob3I+PFllYXI+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VaW5rPC9BdXRob3I+PFllYXI+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Uink, Modecki, and Barber (2017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24C54F3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407BAFF7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641A742A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65E75C8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77D49441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3148883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469D559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CE9EFAE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559CADE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76C8E3B0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3D3D68B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40DA52DC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12A99CE3" w14:textId="1ED3E839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Unknown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0FF47793" w14:textId="0002DCC9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309C0457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6C5F5173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FC48C6F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524C4847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537DB059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7E31708" w14:textId="77777777" w:rsidR="00517F4E" w:rsidRPr="00517F4E" w:rsidRDefault="00517F4E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B45598" w:rsidRPr="00517F4E" w14:paraId="36C0AA38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152ED4C3" w14:textId="77777777" w:rsidR="00BE49AB" w:rsidRPr="00517F4E" w:rsidRDefault="00BE49AB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Vbmd2YXJ5PC9BdXRob3I+PFll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Vbmd2YXJ5PC9BdXRob3I+PFll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</w:rPr>
              <w:t>Ungvary et al. (2018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766F09" w:rsidRPr="00517F4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40A503CC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158F837A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3DB3950B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2D69A9E7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49A7D3C4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4673DFAB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66587850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6B0C830E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5A0CA2CD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31CE6FE9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57A80487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63C28270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3812E2E5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47974DB9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128D8694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5A70A379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E3C2C47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557B7908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7CDF0E8E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143E57F2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  <w:tr w:rsidR="00B45598" w:rsidRPr="00517F4E" w14:paraId="0AD7D49D" w14:textId="77777777" w:rsidTr="00517F4E">
        <w:trPr>
          <w:trHeight w:val="20"/>
        </w:trPr>
        <w:tc>
          <w:tcPr>
            <w:tcW w:w="3054" w:type="dxa"/>
            <w:shd w:val="clear" w:color="auto" w:fill="auto"/>
            <w:noWrap/>
            <w:vAlign w:val="center"/>
            <w:hideMark/>
          </w:tcPr>
          <w:p w14:paraId="184EEEE1" w14:textId="77777777" w:rsidR="00BE49AB" w:rsidRPr="00517F4E" w:rsidRDefault="00BE49AB" w:rsidP="00517F4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WYW5udWNjaTwvQXV0aG9yPjxZ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gQXV0aG9yWWVhcj0iMSI+PEF1dGhvcj5WYW5udWNjaTwvQXV0aG9yPjxZ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</w:fldData>
              </w:fldCha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17F4E">
              <w:rPr>
                <w:rFonts w:ascii="Times New Roman" w:hAnsi="Times New Roman" w:cs="Times New Roman"/>
                <w:noProof/>
                <w:sz w:val="20"/>
                <w:szCs w:val="20"/>
              </w:rPr>
              <w:t>Vannucci et al. (2018)</w:t>
            </w:r>
            <w:r w:rsidRPr="00517F4E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272EDA9F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4B85D808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68BD95AD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1" w:type="dxa"/>
            <w:shd w:val="clear" w:color="auto" w:fill="auto"/>
            <w:noWrap/>
            <w:vAlign w:val="center"/>
            <w:hideMark/>
          </w:tcPr>
          <w:p w14:paraId="4C2407D5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2" w:type="dxa"/>
            <w:shd w:val="clear" w:color="auto" w:fill="auto"/>
            <w:noWrap/>
            <w:vAlign w:val="center"/>
            <w:hideMark/>
          </w:tcPr>
          <w:p w14:paraId="1D4D4522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3861D928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1CD4A907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25652EB0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63" w:type="dxa"/>
            <w:shd w:val="clear" w:color="auto" w:fill="auto"/>
            <w:noWrap/>
            <w:vAlign w:val="center"/>
            <w:hideMark/>
          </w:tcPr>
          <w:p w14:paraId="35BCD1CE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27C9AAB2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7EA646DA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4BF91161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1412" w:type="dxa"/>
            <w:shd w:val="clear" w:color="auto" w:fill="auto"/>
            <w:noWrap/>
            <w:vAlign w:val="center"/>
            <w:hideMark/>
          </w:tcPr>
          <w:p w14:paraId="2D1C9D91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894" w:type="dxa"/>
            <w:shd w:val="clear" w:color="auto" w:fill="auto"/>
            <w:noWrap/>
            <w:vAlign w:val="center"/>
            <w:hideMark/>
          </w:tcPr>
          <w:p w14:paraId="3DD589A9" w14:textId="16B02962" w:rsidR="00BE49AB" w:rsidRPr="00517F4E" w:rsidRDefault="00B45598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hAnsi="Times New Roman" w:cs="Times New Roman"/>
                <w:color w:val="000000"/>
                <w:sz w:val="20"/>
                <w:szCs w:val="20"/>
                <w:lang w:val="en-US"/>
              </w:rPr>
              <w:t>NA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440EE4E5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0A70107E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08356973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041B12AF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  <w:tc>
          <w:tcPr>
            <w:tcW w:w="598" w:type="dxa"/>
            <w:shd w:val="clear" w:color="auto" w:fill="auto"/>
            <w:noWrap/>
            <w:vAlign w:val="center"/>
            <w:hideMark/>
          </w:tcPr>
          <w:p w14:paraId="1DA87601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No</w:t>
            </w:r>
          </w:p>
        </w:tc>
        <w:tc>
          <w:tcPr>
            <w:tcW w:w="470" w:type="dxa"/>
            <w:shd w:val="clear" w:color="auto" w:fill="auto"/>
            <w:noWrap/>
            <w:vAlign w:val="center"/>
            <w:hideMark/>
          </w:tcPr>
          <w:p w14:paraId="62C3C134" w14:textId="77777777" w:rsidR="00BE49AB" w:rsidRPr="00517F4E" w:rsidRDefault="00BE49AB" w:rsidP="00517F4E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</w:pPr>
            <w:r w:rsidRPr="00517F4E">
              <w:rPr>
                <w:rFonts w:ascii="Times New Roman" w:eastAsia="Times New Roman" w:hAnsi="Times New Roman" w:cs="Times New Roman"/>
                <w:sz w:val="20"/>
                <w:szCs w:val="20"/>
                <w:lang w:eastAsia="fr-CH"/>
              </w:rPr>
              <w:t>Yes</w:t>
            </w:r>
          </w:p>
        </w:tc>
      </w:tr>
    </w:tbl>
    <w:p w14:paraId="17A5EE45" w14:textId="5A075929" w:rsidR="00EE3FE4" w:rsidRPr="00884493" w:rsidRDefault="00884493" w:rsidP="00EE3FE4">
      <w:pPr>
        <w:rPr>
          <w:rFonts w:ascii="Times New Roman" w:hAnsi="Times New Roman" w:cs="Times New Roman"/>
          <w:lang w:val="en-US"/>
        </w:rPr>
      </w:pPr>
      <w:r w:rsidRPr="00884493">
        <w:rPr>
          <w:rFonts w:ascii="Times New Roman" w:hAnsi="Times New Roman" w:cs="Times New Roman"/>
          <w:b/>
          <w:lang w:val="en-US"/>
        </w:rPr>
        <w:t>Note.</w:t>
      </w:r>
      <w:r w:rsidRPr="00884493">
        <w:rPr>
          <w:rFonts w:ascii="Times New Roman" w:hAnsi="Times New Roman" w:cs="Times New Roman"/>
          <w:lang w:val="en-US"/>
        </w:rPr>
        <w:t xml:space="preserve"> </w:t>
      </w:r>
      <w:r w:rsidR="00B45598">
        <w:rPr>
          <w:rFonts w:ascii="Times New Roman" w:hAnsi="Times New Roman" w:cs="Times New Roman"/>
          <w:lang w:val="en-US"/>
        </w:rPr>
        <w:t xml:space="preserve">NA: Not applicable. </w:t>
      </w:r>
      <w:r w:rsidR="00EE3FE4" w:rsidRPr="00884493">
        <w:rPr>
          <w:rFonts w:ascii="Times New Roman" w:hAnsi="Times New Roman" w:cs="Times New Roman"/>
          <w:lang w:val="en-US"/>
        </w:rPr>
        <w:t>The list of items:</w:t>
      </w:r>
      <w:r w:rsidR="00231BA7" w:rsidRPr="00884493">
        <w:rPr>
          <w:rFonts w:ascii="Times New Roman" w:hAnsi="Times New Roman" w:cs="Times New Roman"/>
          <w:lang w:val="en-US"/>
        </w:rPr>
        <w:t xml:space="preserve"> Introduction:</w:t>
      </w:r>
      <w:r w:rsidR="00EE3FE4" w:rsidRPr="00884493">
        <w:rPr>
          <w:rFonts w:ascii="Times New Roman" w:hAnsi="Times New Roman" w:cs="Times New Roman"/>
          <w:lang w:val="en-US"/>
        </w:rPr>
        <w:t xml:space="preserve"> </w:t>
      </w:r>
      <w:r w:rsidR="00231BA7" w:rsidRPr="00884493">
        <w:rPr>
          <w:rFonts w:ascii="Times New Roman" w:hAnsi="Times New Roman" w:cs="Times New Roman"/>
          <w:lang w:val="en-US"/>
        </w:rPr>
        <w:t>#</w:t>
      </w:r>
      <w:r w:rsidR="00EE3FE4" w:rsidRPr="00884493">
        <w:rPr>
          <w:rFonts w:ascii="Times New Roman" w:hAnsi="Times New Roman" w:cs="Times New Roman"/>
          <w:lang w:val="en-US"/>
        </w:rPr>
        <w:t>1: Were the aims/objectives of the study clear?</w:t>
      </w:r>
      <w:r w:rsidR="00231BA7" w:rsidRPr="00884493">
        <w:rPr>
          <w:rFonts w:ascii="Times New Roman" w:hAnsi="Times New Roman" w:cs="Times New Roman"/>
          <w:lang w:val="en-US"/>
        </w:rPr>
        <w:t>; Methods: #</w:t>
      </w:r>
      <w:r w:rsidR="00EE3FE4" w:rsidRPr="00884493">
        <w:rPr>
          <w:rFonts w:ascii="Times New Roman" w:hAnsi="Times New Roman" w:cs="Times New Roman"/>
          <w:lang w:val="en-US"/>
        </w:rPr>
        <w:t>2:</w:t>
      </w:r>
      <w:r w:rsidR="00231BA7" w:rsidRPr="00884493">
        <w:rPr>
          <w:rFonts w:ascii="Times New Roman" w:hAnsi="Times New Roman" w:cs="Times New Roman"/>
          <w:lang w:val="en-US"/>
        </w:rPr>
        <w:t xml:space="preserve"> </w:t>
      </w:r>
      <w:r w:rsidR="00EE3FE4" w:rsidRPr="00884493">
        <w:rPr>
          <w:rFonts w:ascii="Times New Roman" w:hAnsi="Times New Roman" w:cs="Times New Roman"/>
          <w:lang w:val="en-US"/>
        </w:rPr>
        <w:t>Was the study design appropriate for the stated aim(s)?</w:t>
      </w:r>
      <w:r w:rsidR="00231BA7" w:rsidRPr="00884493">
        <w:rPr>
          <w:rFonts w:ascii="Times New Roman" w:hAnsi="Times New Roman" w:cs="Times New Roman"/>
          <w:lang w:val="en-US"/>
        </w:rPr>
        <w:t>;</w:t>
      </w:r>
      <w:r w:rsidR="00EE3FE4" w:rsidRPr="00884493">
        <w:rPr>
          <w:rFonts w:ascii="Times New Roman" w:hAnsi="Times New Roman" w:cs="Times New Roman"/>
          <w:lang w:val="en-US"/>
        </w:rPr>
        <w:t xml:space="preserve"> </w:t>
      </w:r>
      <w:r w:rsidR="00231BA7" w:rsidRPr="00884493">
        <w:rPr>
          <w:rFonts w:ascii="Times New Roman" w:hAnsi="Times New Roman" w:cs="Times New Roman"/>
          <w:lang w:val="en-US"/>
        </w:rPr>
        <w:t>#</w:t>
      </w:r>
      <w:r w:rsidR="00EE3FE4" w:rsidRPr="00884493">
        <w:rPr>
          <w:rFonts w:ascii="Times New Roman" w:hAnsi="Times New Roman" w:cs="Times New Roman"/>
          <w:lang w:val="en-US"/>
        </w:rPr>
        <w:t>3: Was the sample size justified?</w:t>
      </w:r>
      <w:r w:rsidR="00231BA7" w:rsidRPr="00884493">
        <w:rPr>
          <w:rFonts w:ascii="Times New Roman" w:hAnsi="Times New Roman" w:cs="Times New Roman"/>
          <w:lang w:val="en-US"/>
        </w:rPr>
        <w:t>;</w:t>
      </w:r>
      <w:r w:rsidR="00EE3FE4" w:rsidRPr="00884493">
        <w:rPr>
          <w:rFonts w:ascii="Times New Roman" w:hAnsi="Times New Roman" w:cs="Times New Roman"/>
          <w:lang w:val="en-US"/>
        </w:rPr>
        <w:t xml:space="preserve"> </w:t>
      </w:r>
      <w:r w:rsidR="00231BA7" w:rsidRPr="00884493">
        <w:rPr>
          <w:rFonts w:ascii="Times New Roman" w:hAnsi="Times New Roman" w:cs="Times New Roman"/>
          <w:lang w:val="en-US"/>
        </w:rPr>
        <w:t>#</w:t>
      </w:r>
      <w:r w:rsidR="00EE3FE4" w:rsidRPr="00884493">
        <w:rPr>
          <w:rFonts w:ascii="Times New Roman" w:hAnsi="Times New Roman" w:cs="Times New Roman"/>
          <w:lang w:val="en-US"/>
        </w:rPr>
        <w:t>4: Was the target/reference population clearly defined?  (Is it clear who the research was about?)</w:t>
      </w:r>
      <w:r w:rsidR="00231BA7" w:rsidRPr="00884493">
        <w:rPr>
          <w:rFonts w:ascii="Times New Roman" w:hAnsi="Times New Roman" w:cs="Times New Roman"/>
          <w:lang w:val="en-US"/>
        </w:rPr>
        <w:t>;</w:t>
      </w:r>
      <w:r w:rsidR="00EE3FE4" w:rsidRPr="00884493">
        <w:rPr>
          <w:rFonts w:ascii="Times New Roman" w:hAnsi="Times New Roman" w:cs="Times New Roman"/>
          <w:lang w:val="en-US"/>
        </w:rPr>
        <w:t xml:space="preserve"> </w:t>
      </w:r>
      <w:r w:rsidR="00231BA7" w:rsidRPr="00884493">
        <w:rPr>
          <w:rFonts w:ascii="Times New Roman" w:hAnsi="Times New Roman" w:cs="Times New Roman"/>
          <w:lang w:val="en-US"/>
        </w:rPr>
        <w:t>#</w:t>
      </w:r>
      <w:r w:rsidR="00EE3FE4" w:rsidRPr="00884493">
        <w:rPr>
          <w:rFonts w:ascii="Times New Roman" w:hAnsi="Times New Roman" w:cs="Times New Roman"/>
          <w:lang w:val="en-US"/>
        </w:rPr>
        <w:t>5: Was the sample frame taken from an appropriate population base so that it closely represented the target/reference population under investigation?</w:t>
      </w:r>
      <w:r w:rsidR="00231BA7" w:rsidRPr="00884493">
        <w:rPr>
          <w:rFonts w:ascii="Times New Roman" w:hAnsi="Times New Roman" w:cs="Times New Roman"/>
          <w:lang w:val="en-US"/>
        </w:rPr>
        <w:t>;</w:t>
      </w:r>
      <w:r w:rsidR="00EE3FE4" w:rsidRPr="00884493">
        <w:rPr>
          <w:rFonts w:ascii="Times New Roman" w:hAnsi="Times New Roman" w:cs="Times New Roman"/>
          <w:lang w:val="en-US"/>
        </w:rPr>
        <w:t xml:space="preserve"> </w:t>
      </w:r>
      <w:r w:rsidR="00231BA7" w:rsidRPr="00884493">
        <w:rPr>
          <w:rFonts w:ascii="Times New Roman" w:hAnsi="Times New Roman" w:cs="Times New Roman"/>
          <w:lang w:val="en-US"/>
        </w:rPr>
        <w:t>#</w:t>
      </w:r>
      <w:r w:rsidR="00EE3FE4" w:rsidRPr="00884493">
        <w:rPr>
          <w:rFonts w:ascii="Times New Roman" w:hAnsi="Times New Roman" w:cs="Times New Roman"/>
          <w:lang w:val="en-US"/>
        </w:rPr>
        <w:t>6: Was the selection process likely to select  subjects/participants that were representative of the target/reference population under investigation?</w:t>
      </w:r>
      <w:r w:rsidR="00231BA7" w:rsidRPr="00884493">
        <w:rPr>
          <w:rFonts w:ascii="Times New Roman" w:hAnsi="Times New Roman" w:cs="Times New Roman"/>
          <w:lang w:val="en-US"/>
        </w:rPr>
        <w:t>;</w:t>
      </w:r>
      <w:r w:rsidR="00EE3FE4" w:rsidRPr="00884493">
        <w:rPr>
          <w:rFonts w:ascii="Times New Roman" w:hAnsi="Times New Roman" w:cs="Times New Roman"/>
          <w:lang w:val="en-US"/>
        </w:rPr>
        <w:t xml:space="preserve"> </w:t>
      </w:r>
      <w:r w:rsidR="00231BA7" w:rsidRPr="00884493">
        <w:rPr>
          <w:rFonts w:ascii="Times New Roman" w:hAnsi="Times New Roman" w:cs="Times New Roman"/>
          <w:lang w:val="en-US"/>
        </w:rPr>
        <w:t>#</w:t>
      </w:r>
      <w:r w:rsidR="00EE3FE4" w:rsidRPr="00884493">
        <w:rPr>
          <w:rFonts w:ascii="Times New Roman" w:hAnsi="Times New Roman" w:cs="Times New Roman"/>
          <w:lang w:val="en-US"/>
        </w:rPr>
        <w:t>7: Were measures und</w:t>
      </w:r>
      <w:r w:rsidR="00231BA7" w:rsidRPr="00884493">
        <w:rPr>
          <w:rFonts w:ascii="Times New Roman" w:hAnsi="Times New Roman" w:cs="Times New Roman"/>
          <w:lang w:val="en-US"/>
        </w:rPr>
        <w:t>ertaken to address and categoriz</w:t>
      </w:r>
      <w:r w:rsidR="00EE3FE4" w:rsidRPr="00884493">
        <w:rPr>
          <w:rFonts w:ascii="Times New Roman" w:hAnsi="Times New Roman" w:cs="Times New Roman"/>
          <w:lang w:val="en-US"/>
        </w:rPr>
        <w:t>e non-responders?</w:t>
      </w:r>
      <w:r w:rsidR="00231BA7" w:rsidRPr="00884493">
        <w:rPr>
          <w:rFonts w:ascii="Times New Roman" w:hAnsi="Times New Roman" w:cs="Times New Roman"/>
          <w:lang w:val="en-US"/>
        </w:rPr>
        <w:t>; #</w:t>
      </w:r>
      <w:r w:rsidR="00EE3FE4" w:rsidRPr="00884493">
        <w:rPr>
          <w:rFonts w:ascii="Times New Roman" w:hAnsi="Times New Roman" w:cs="Times New Roman"/>
          <w:lang w:val="en-US"/>
        </w:rPr>
        <w:t>8: Were the risk factor and outcome variables measured appropriate to the aims of the study?</w:t>
      </w:r>
      <w:r w:rsidR="00231BA7" w:rsidRPr="00884493">
        <w:rPr>
          <w:rFonts w:ascii="Times New Roman" w:hAnsi="Times New Roman" w:cs="Times New Roman"/>
          <w:lang w:val="en-US"/>
        </w:rPr>
        <w:t>;</w:t>
      </w:r>
      <w:r w:rsidR="00EE3FE4" w:rsidRPr="00884493">
        <w:rPr>
          <w:rFonts w:ascii="Times New Roman" w:hAnsi="Times New Roman" w:cs="Times New Roman"/>
          <w:lang w:val="en-US"/>
        </w:rPr>
        <w:t xml:space="preserve"> </w:t>
      </w:r>
      <w:r w:rsidR="00231BA7" w:rsidRPr="00884493">
        <w:rPr>
          <w:rFonts w:ascii="Times New Roman" w:hAnsi="Times New Roman" w:cs="Times New Roman"/>
          <w:lang w:val="en-US"/>
        </w:rPr>
        <w:t>#</w:t>
      </w:r>
      <w:r w:rsidR="00EE3FE4" w:rsidRPr="00884493">
        <w:rPr>
          <w:rFonts w:ascii="Times New Roman" w:hAnsi="Times New Roman" w:cs="Times New Roman"/>
          <w:lang w:val="en-US"/>
        </w:rPr>
        <w:t xml:space="preserve">9: </w:t>
      </w:r>
      <w:r w:rsidR="00EE3FE4" w:rsidRPr="00884493">
        <w:rPr>
          <w:rFonts w:ascii="Times New Roman" w:hAnsi="Times New Roman" w:cs="Times New Roman"/>
          <w:lang w:val="en-US"/>
        </w:rPr>
        <w:lastRenderedPageBreak/>
        <w:t>Were the risk factor and outcome variables measured correctly using instruments/measurements that had been trialed, piloted or published previously?</w:t>
      </w:r>
      <w:r w:rsidR="00231BA7" w:rsidRPr="00884493">
        <w:rPr>
          <w:rFonts w:ascii="Times New Roman" w:hAnsi="Times New Roman" w:cs="Times New Roman"/>
          <w:lang w:val="en-US"/>
        </w:rPr>
        <w:t xml:space="preserve">; #10: </w:t>
      </w:r>
      <w:r w:rsidR="00EE3FE4" w:rsidRPr="00884493">
        <w:rPr>
          <w:rFonts w:ascii="Times New Roman" w:hAnsi="Times New Roman" w:cs="Times New Roman"/>
          <w:lang w:val="en-US"/>
        </w:rPr>
        <w:t>Is it clear what was used to determined statistical significance and/or precision estimates? (e</w:t>
      </w:r>
      <w:r w:rsidR="00DF245A">
        <w:rPr>
          <w:rFonts w:ascii="Times New Roman" w:hAnsi="Times New Roman" w:cs="Times New Roman"/>
          <w:lang w:val="en-US"/>
        </w:rPr>
        <w:t>.</w:t>
      </w:r>
      <w:r w:rsidR="00EE3FE4" w:rsidRPr="00884493">
        <w:rPr>
          <w:rFonts w:ascii="Times New Roman" w:hAnsi="Times New Roman" w:cs="Times New Roman"/>
          <w:lang w:val="en-US"/>
        </w:rPr>
        <w:t>g</w:t>
      </w:r>
      <w:r w:rsidR="00DF245A">
        <w:rPr>
          <w:rFonts w:ascii="Times New Roman" w:hAnsi="Times New Roman" w:cs="Times New Roman"/>
          <w:lang w:val="en-US"/>
        </w:rPr>
        <w:t>.</w:t>
      </w:r>
      <w:r w:rsidR="00EE3FE4" w:rsidRPr="00884493">
        <w:rPr>
          <w:rFonts w:ascii="Times New Roman" w:hAnsi="Times New Roman" w:cs="Times New Roman"/>
          <w:lang w:val="en-US"/>
        </w:rPr>
        <w:t>, p values, CIs)</w:t>
      </w:r>
      <w:r w:rsidR="00231BA7" w:rsidRPr="00884493">
        <w:rPr>
          <w:rFonts w:ascii="Times New Roman" w:hAnsi="Times New Roman" w:cs="Times New Roman"/>
          <w:lang w:val="en-US"/>
        </w:rPr>
        <w:t xml:space="preserve">; #11: </w:t>
      </w:r>
      <w:r w:rsidR="00EE3FE4" w:rsidRPr="00884493">
        <w:rPr>
          <w:rFonts w:ascii="Times New Roman" w:hAnsi="Times New Roman" w:cs="Times New Roman"/>
          <w:lang w:val="en-US"/>
        </w:rPr>
        <w:t>Were the methods (including statistical methods) sufficiently described to enable them to be repeated?</w:t>
      </w:r>
      <w:r w:rsidR="00231BA7" w:rsidRPr="00884493">
        <w:rPr>
          <w:rFonts w:ascii="Times New Roman" w:hAnsi="Times New Roman" w:cs="Times New Roman"/>
          <w:lang w:val="en-US"/>
        </w:rPr>
        <w:t>; Results:  #12:</w:t>
      </w:r>
      <w:r w:rsidR="00EE3FE4" w:rsidRPr="00884493">
        <w:rPr>
          <w:rFonts w:ascii="Times New Roman" w:hAnsi="Times New Roman" w:cs="Times New Roman"/>
          <w:lang w:val="en-US"/>
        </w:rPr>
        <w:t xml:space="preserve"> Were the basic data adequately described?</w:t>
      </w:r>
      <w:r w:rsidR="00231BA7" w:rsidRPr="00884493">
        <w:rPr>
          <w:rFonts w:ascii="Times New Roman" w:hAnsi="Times New Roman" w:cs="Times New Roman"/>
          <w:lang w:val="en-US"/>
        </w:rPr>
        <w:t xml:space="preserve">; #13: </w:t>
      </w:r>
      <w:r w:rsidR="00EE3FE4" w:rsidRPr="00884493">
        <w:rPr>
          <w:rFonts w:ascii="Times New Roman" w:hAnsi="Times New Roman" w:cs="Times New Roman"/>
          <w:lang w:val="en-US"/>
        </w:rPr>
        <w:t>Does the response rate raise concerns about non-response bias?</w:t>
      </w:r>
      <w:r w:rsidR="00231BA7" w:rsidRPr="00884493">
        <w:rPr>
          <w:rFonts w:ascii="Times New Roman" w:hAnsi="Times New Roman" w:cs="Times New Roman"/>
          <w:lang w:val="en-US"/>
        </w:rPr>
        <w:t xml:space="preserve">; #14: </w:t>
      </w:r>
      <w:r w:rsidR="00EE3FE4" w:rsidRPr="00884493">
        <w:rPr>
          <w:rFonts w:ascii="Times New Roman" w:hAnsi="Times New Roman" w:cs="Times New Roman"/>
          <w:lang w:val="en-US"/>
        </w:rPr>
        <w:t xml:space="preserve">If appropriate, was information </w:t>
      </w:r>
      <w:r w:rsidR="00231BA7" w:rsidRPr="00884493">
        <w:rPr>
          <w:rFonts w:ascii="Times New Roman" w:hAnsi="Times New Roman" w:cs="Times New Roman"/>
          <w:lang w:val="en-US"/>
        </w:rPr>
        <w:t xml:space="preserve">about non-responders described?; #15: </w:t>
      </w:r>
      <w:r w:rsidR="00EE3FE4" w:rsidRPr="00884493">
        <w:rPr>
          <w:rFonts w:ascii="Times New Roman" w:hAnsi="Times New Roman" w:cs="Times New Roman"/>
          <w:lang w:val="en-US"/>
        </w:rPr>
        <w:t>Were the results internally consistent?</w:t>
      </w:r>
      <w:r w:rsidR="00231BA7" w:rsidRPr="00884493">
        <w:rPr>
          <w:rFonts w:ascii="Times New Roman" w:hAnsi="Times New Roman" w:cs="Times New Roman"/>
          <w:lang w:val="en-US"/>
        </w:rPr>
        <w:t xml:space="preserve">; #16: </w:t>
      </w:r>
      <w:r w:rsidR="00EE3FE4" w:rsidRPr="00884493">
        <w:rPr>
          <w:rFonts w:ascii="Times New Roman" w:hAnsi="Times New Roman" w:cs="Times New Roman"/>
          <w:lang w:val="en-US"/>
        </w:rPr>
        <w:t>Were the results for the analyses descr</w:t>
      </w:r>
      <w:r w:rsidR="00231BA7" w:rsidRPr="00884493">
        <w:rPr>
          <w:rFonts w:ascii="Times New Roman" w:hAnsi="Times New Roman" w:cs="Times New Roman"/>
          <w:lang w:val="en-US"/>
        </w:rPr>
        <w:t xml:space="preserve">ibed in the methods, presented?; </w:t>
      </w:r>
      <w:r w:rsidRPr="00884493">
        <w:rPr>
          <w:rFonts w:ascii="Times New Roman" w:hAnsi="Times New Roman" w:cs="Times New Roman"/>
          <w:lang w:val="en-US"/>
        </w:rPr>
        <w:t xml:space="preserve">Discussion: </w:t>
      </w:r>
      <w:r w:rsidR="00231BA7" w:rsidRPr="00884493">
        <w:rPr>
          <w:rFonts w:ascii="Times New Roman" w:hAnsi="Times New Roman" w:cs="Times New Roman"/>
          <w:lang w:val="en-US"/>
        </w:rPr>
        <w:t xml:space="preserve">#17: </w:t>
      </w:r>
      <w:r w:rsidR="00EE3FE4" w:rsidRPr="00884493">
        <w:rPr>
          <w:rFonts w:ascii="Times New Roman" w:hAnsi="Times New Roman" w:cs="Times New Roman"/>
          <w:lang w:val="en-US"/>
        </w:rPr>
        <w:t>Were the authors’ discussions and conclusions justified by the results?</w:t>
      </w:r>
      <w:r w:rsidR="00231BA7" w:rsidRPr="00884493">
        <w:rPr>
          <w:rFonts w:ascii="Times New Roman" w:hAnsi="Times New Roman" w:cs="Times New Roman"/>
          <w:lang w:val="en-US"/>
        </w:rPr>
        <w:t xml:space="preserve">; #18: </w:t>
      </w:r>
      <w:r w:rsidR="00EE3FE4" w:rsidRPr="00884493">
        <w:rPr>
          <w:rFonts w:ascii="Times New Roman" w:hAnsi="Times New Roman" w:cs="Times New Roman"/>
          <w:lang w:val="en-US"/>
        </w:rPr>
        <w:t>Were the limitations of the study discussed?</w:t>
      </w:r>
      <w:r w:rsidRPr="00884493">
        <w:rPr>
          <w:rFonts w:ascii="Times New Roman" w:hAnsi="Times New Roman" w:cs="Times New Roman"/>
          <w:lang w:val="en-US"/>
        </w:rPr>
        <w:t xml:space="preserve"> Other:</w:t>
      </w:r>
      <w:r w:rsidR="00231BA7" w:rsidRPr="00884493">
        <w:rPr>
          <w:rFonts w:ascii="Times New Roman" w:hAnsi="Times New Roman" w:cs="Times New Roman"/>
          <w:lang w:val="en-US"/>
        </w:rPr>
        <w:t xml:space="preserve"> #19: </w:t>
      </w:r>
      <w:r w:rsidR="00EE3FE4" w:rsidRPr="00884493">
        <w:rPr>
          <w:rFonts w:ascii="Times New Roman" w:hAnsi="Times New Roman" w:cs="Times New Roman"/>
          <w:lang w:val="en-US"/>
        </w:rPr>
        <w:t>Were there any funding sources or conflicts of interest that may affect the authors’ interpretation of the results?</w:t>
      </w:r>
      <w:r w:rsidR="00231BA7" w:rsidRPr="00884493">
        <w:rPr>
          <w:rFonts w:ascii="Times New Roman" w:hAnsi="Times New Roman" w:cs="Times New Roman"/>
          <w:lang w:val="en-US"/>
        </w:rPr>
        <w:t xml:space="preserve"> #20: </w:t>
      </w:r>
      <w:r w:rsidR="00EE3FE4" w:rsidRPr="00884493">
        <w:rPr>
          <w:rFonts w:ascii="Times New Roman" w:hAnsi="Times New Roman" w:cs="Times New Roman"/>
          <w:lang w:val="en-US"/>
        </w:rPr>
        <w:t>Was ethical approval</w:t>
      </w:r>
      <w:r w:rsidR="00231BA7" w:rsidRPr="00884493">
        <w:rPr>
          <w:rFonts w:ascii="Times New Roman" w:hAnsi="Times New Roman" w:cs="Times New Roman"/>
          <w:lang w:val="en-US"/>
        </w:rPr>
        <w:t xml:space="preserve"> o</w:t>
      </w:r>
      <w:r w:rsidR="00EE3FE4" w:rsidRPr="00884493">
        <w:rPr>
          <w:rFonts w:ascii="Times New Roman" w:hAnsi="Times New Roman" w:cs="Times New Roman"/>
          <w:lang w:val="en-US"/>
        </w:rPr>
        <w:t>r consent of participants attained?</w:t>
      </w:r>
    </w:p>
    <w:p w14:paraId="53B28F87" w14:textId="77777777" w:rsidR="00884493" w:rsidRDefault="00884493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14:paraId="04390C4F" w14:textId="0AE74246" w:rsidR="00EE3FE4" w:rsidRPr="00884493" w:rsidRDefault="00FE5AE5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>Supplementary Figure S1</w:t>
      </w:r>
      <w:r w:rsidR="00EE3FE4" w:rsidRPr="00884493">
        <w:rPr>
          <w:rFonts w:ascii="Times New Roman" w:hAnsi="Times New Roman" w:cs="Times New Roman"/>
          <w:b/>
          <w:lang w:val="en-US"/>
        </w:rPr>
        <w:t xml:space="preserve">: </w:t>
      </w:r>
    </w:p>
    <w:p w14:paraId="1B99D325" w14:textId="77777777" w:rsidR="00EE3FE4" w:rsidRPr="00884493" w:rsidRDefault="00EE3FE4">
      <w:pPr>
        <w:rPr>
          <w:rFonts w:ascii="Times New Roman" w:hAnsi="Times New Roman" w:cs="Times New Roman"/>
          <w:lang w:val="en-US"/>
        </w:rPr>
      </w:pPr>
      <w:r w:rsidRPr="00884493">
        <w:rPr>
          <w:rFonts w:ascii="Times New Roman" w:hAnsi="Times New Roman" w:cs="Times New Roman"/>
          <w:b/>
          <w:lang w:val="en-US"/>
        </w:rPr>
        <w:t>Figure S1.</w:t>
      </w:r>
      <w:r w:rsidRPr="00884493">
        <w:rPr>
          <w:rFonts w:ascii="Times New Roman" w:hAnsi="Times New Roman" w:cs="Times New Roman"/>
          <w:lang w:val="en-US"/>
        </w:rPr>
        <w:t xml:space="preserve"> Summary of the AXIS assessment of the </w:t>
      </w:r>
      <w:r w:rsidR="008C3B17">
        <w:rPr>
          <w:rFonts w:ascii="Times New Roman" w:hAnsi="Times New Roman" w:cs="Times New Roman"/>
          <w:lang w:val="en-US"/>
        </w:rPr>
        <w:t>28</w:t>
      </w:r>
      <w:r w:rsidRPr="00884493">
        <w:rPr>
          <w:rFonts w:ascii="Times New Roman" w:hAnsi="Times New Roman" w:cs="Times New Roman"/>
          <w:lang w:val="en-US"/>
        </w:rPr>
        <w:t xml:space="preserve"> studies included in the systematic review. </w:t>
      </w:r>
    </w:p>
    <w:p w14:paraId="555A2A99" w14:textId="44B8CC78" w:rsidR="00517F4E" w:rsidRPr="00517F4E" w:rsidRDefault="0005174B" w:rsidP="00517F4E">
      <w:pPr>
        <w:jc w:val="center"/>
        <w:rPr>
          <w:rFonts w:ascii="Times New Roman" w:hAnsi="Times New Roman" w:cs="Times New Roman"/>
          <w:lang w:val="en-US"/>
        </w:rPr>
        <w:sectPr w:rsidR="00517F4E" w:rsidRPr="00517F4E" w:rsidSect="004109FB">
          <w:headerReference w:type="even" r:id="rId6"/>
          <w:headerReference w:type="default" r:id="rId7"/>
          <w:footerReference w:type="even" r:id="rId8"/>
          <w:footerReference w:type="default" r:id="rId9"/>
          <w:headerReference w:type="first" r:id="rId10"/>
          <w:footerReference w:type="first" r:id="rId11"/>
          <w:pgSz w:w="16838" w:h="11906" w:orient="landscape"/>
          <w:pgMar w:top="1417" w:right="1417" w:bottom="1417" w:left="1417" w:header="708" w:footer="708" w:gutter="0"/>
          <w:cols w:space="708"/>
          <w:titlePg/>
          <w:docGrid w:linePitch="360"/>
        </w:sectPr>
      </w:pPr>
      <w:r>
        <w:rPr>
          <w:noProof/>
          <w:lang w:eastAsia="fr-CH"/>
        </w:rPr>
        <w:drawing>
          <wp:inline distT="0" distB="0" distL="0" distR="0" wp14:anchorId="0088E260" wp14:editId="3AB6C09E">
            <wp:extent cx="8060788" cy="4543865"/>
            <wp:effectExtent l="0" t="0" r="16510" b="9525"/>
            <wp:docPr id="1" name="Graphique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534F6EFA" w14:textId="77777777" w:rsidR="00766F09" w:rsidRPr="00303869" w:rsidRDefault="00C92F4B">
      <w:pPr>
        <w:rPr>
          <w:rFonts w:ascii="Times New Roman" w:hAnsi="Times New Roman" w:cs="Times New Roman"/>
          <w:b/>
          <w:lang w:val="de-CH"/>
        </w:rPr>
      </w:pPr>
      <w:r>
        <w:rPr>
          <w:rFonts w:ascii="Times New Roman" w:hAnsi="Times New Roman" w:cs="Times New Roman"/>
          <w:b/>
          <w:lang w:val="de-CH"/>
        </w:rPr>
        <w:lastRenderedPageBreak/>
        <w:t>R</w:t>
      </w:r>
      <w:r w:rsidR="00766F09" w:rsidRPr="00303869">
        <w:rPr>
          <w:rFonts w:ascii="Times New Roman" w:hAnsi="Times New Roman" w:cs="Times New Roman"/>
          <w:b/>
          <w:lang w:val="de-CH"/>
        </w:rPr>
        <w:t>eferences</w:t>
      </w:r>
    </w:p>
    <w:p w14:paraId="2E3289AB" w14:textId="77777777" w:rsidR="00E2647A" w:rsidRPr="00E2647A" w:rsidRDefault="00766F09" w:rsidP="003614A4">
      <w:pPr>
        <w:pStyle w:val="EndNoteBibliography"/>
        <w:spacing w:after="0"/>
        <w:ind w:left="720" w:hanging="720"/>
        <w:jc w:val="both"/>
      </w:pPr>
      <w:r>
        <w:fldChar w:fldCharType="begin"/>
      </w:r>
      <w:r w:rsidRPr="00303869">
        <w:rPr>
          <w:lang w:val="de-CH"/>
        </w:rPr>
        <w:instrText xml:space="preserve"> ADDIN EN.REFLIST </w:instrText>
      </w:r>
      <w:r>
        <w:fldChar w:fldCharType="separate"/>
      </w:r>
      <w:r w:rsidR="00E2647A" w:rsidRPr="00084904">
        <w:rPr>
          <w:lang w:val="de-CH"/>
        </w:rPr>
        <w:t xml:space="preserve">Beauchaine, T. P., Katkin, E. S., Strassberg, Z., &amp; Snarr, J. (2001). </w:t>
      </w:r>
      <w:r w:rsidR="00E2647A" w:rsidRPr="00E2647A">
        <w:t xml:space="preserve">Disinhibitory psychopathology in male adolescents: discriminating conduct disorder from attention-deficit/hyperactivity disorder through concurrent assessment of multiple autonomic states. </w:t>
      </w:r>
      <w:r w:rsidR="00E2647A" w:rsidRPr="00E2647A">
        <w:rPr>
          <w:i/>
        </w:rPr>
        <w:t>J Abnorm Psychol, 110</w:t>
      </w:r>
      <w:r w:rsidR="00E2647A" w:rsidRPr="00E2647A">
        <w:t>, 610-624.</w:t>
      </w:r>
    </w:p>
    <w:p w14:paraId="75202CA5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Budziszewska, M., &amp; Hansen, K. (2020). "Anger Detracts From Beauty": Gender Differences in Adolescents' Narratives About Anger. </w:t>
      </w:r>
      <w:r w:rsidRPr="00E2647A">
        <w:rPr>
          <w:i/>
        </w:rPr>
        <w:t>Journal of Adolescent Research, 35</w:t>
      </w:r>
      <w:r w:rsidRPr="00E2647A">
        <w:t>, 635-664.</w:t>
      </w:r>
    </w:p>
    <w:p w14:paraId="6CCDCECF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Byrd, A. L., Vine, V., Beeney, J. E., Scott, L. N., Jennings, J. R., &amp; Stepp, S. D. (2020). RSA reactivity to parent-child conflict as a predictor of dysregulated emotion and behavior in daily life. </w:t>
      </w:r>
      <w:r w:rsidRPr="00E2647A">
        <w:rPr>
          <w:i/>
        </w:rPr>
        <w:t>Psychol Med</w:t>
      </w:r>
      <w:r w:rsidRPr="00E2647A">
        <w:t>, 1-9.</w:t>
      </w:r>
    </w:p>
    <w:p w14:paraId="1CB9B3F7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Cui, L. X., Morris, A. S., Harrist, A. W., Larzelere, R. E., Criss, M. M., &amp; Houltberg, B. J. (2015). Adolescent RSA Responses During an Anger Discussion Task: Relations to Emotion Regulation and Adjustment. </w:t>
      </w:r>
      <w:r w:rsidRPr="00E2647A">
        <w:rPr>
          <w:i/>
        </w:rPr>
        <w:t>Emotion, 15</w:t>
      </w:r>
      <w:r w:rsidRPr="00E2647A">
        <w:t>, 360-372.</w:t>
      </w:r>
    </w:p>
    <w:p w14:paraId="4B4F3AE9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Cui, L. X., Zhang, X. T., Houltberg, B. J., Criss, M. M., &amp; Morris, A. S. (2019). RSA reactivity in response to viewing bullying film and adolescent social adjustment. </w:t>
      </w:r>
      <w:r w:rsidRPr="00E2647A">
        <w:rPr>
          <w:i/>
        </w:rPr>
        <w:t>Developmental Psychobiology, 61</w:t>
      </w:r>
      <w:r w:rsidRPr="00E2647A">
        <w:t>, 592-604.</w:t>
      </w:r>
    </w:p>
    <w:p w14:paraId="30B14E37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de Ridder, J., Pihet, S., Suter, M., &amp; Caldara, R. (2016). Empathy in Institutionalized Adolescents With Callous-Unemotional Traits: An Ecological Momentary Assessment Study of Emotion Recognition. </w:t>
      </w:r>
      <w:r w:rsidRPr="00E2647A">
        <w:rPr>
          <w:i/>
        </w:rPr>
        <w:t>Criminal Justice and Behavior, 43</w:t>
      </w:r>
      <w:r w:rsidRPr="00E2647A">
        <w:t>, 653-669.</w:t>
      </w:r>
    </w:p>
    <w:p w14:paraId="5BDB81A1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Diamond, L. M., Fagundes, C. P., &amp; Cribbet, M. R. (2012). Individual Differences in Adolescents' Sympathetic and Parasympathetic Functioning Moderate Associations Between Family Environment and Psychosocial Adjustment. </w:t>
      </w:r>
      <w:r w:rsidRPr="00E2647A">
        <w:rPr>
          <w:i/>
        </w:rPr>
        <w:t>Developmental Psychology, 48</w:t>
      </w:r>
      <w:r w:rsidRPr="00E2647A">
        <w:t>, 918-931.</w:t>
      </w:r>
    </w:p>
    <w:p w14:paraId="039BC12C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Dirks, M. A., Treat, T. A., &amp; Weersing, V. R. (2011). The Latent Structure of Youth Responses to Peer Provocation. </w:t>
      </w:r>
      <w:r w:rsidRPr="00E2647A">
        <w:rPr>
          <w:i/>
        </w:rPr>
        <w:t>Journal of Psychopathology and Behavioral Assessment, 33</w:t>
      </w:r>
      <w:r w:rsidRPr="00E2647A">
        <w:t>, 58-68.</w:t>
      </w:r>
    </w:p>
    <w:p w14:paraId="1C65D71D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Gonzalez-Gadea, M. L., Herrera, E., Parra, M., Mendez, P. G., Baez, S., Manes, F., &amp; Ibanez, A. (2014). Emotion recognition and cognitive empathy deficits in adolescent offenders revealed by context-sensitive tasks. </w:t>
      </w:r>
      <w:r w:rsidRPr="00E2647A">
        <w:rPr>
          <w:i/>
        </w:rPr>
        <w:t>Frontiers in Human Neuroscience, 8</w:t>
      </w:r>
      <w:r w:rsidRPr="00E2647A">
        <w:t>.</w:t>
      </w:r>
    </w:p>
    <w:p w14:paraId="6085E3EB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Gunlicks-Stoessel, M. L., &amp; Powers, S. I. (2008). Adolescents' Emotional Experiences of Mother-Adolescent Conflict Predict Internalizing and Externalizing Symptoms. </w:t>
      </w:r>
      <w:r w:rsidRPr="00E2647A">
        <w:rPr>
          <w:i/>
        </w:rPr>
        <w:t>Journal of Research on Adolescence, 18</w:t>
      </w:r>
      <w:r w:rsidRPr="00E2647A">
        <w:t>, 621-642.</w:t>
      </w:r>
    </w:p>
    <w:p w14:paraId="5C1D8F3C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Klahr, A. M., Rueter, M. A., McGue, M., Iacono, W. G., &amp; Burt, S. A. (2011). The Relationship between Parent-Child Conflict and Adolescent Antisocial Behavior: Confirming Shared Environmental Mediation. </w:t>
      </w:r>
      <w:r w:rsidRPr="00E2647A">
        <w:rPr>
          <w:i/>
        </w:rPr>
        <w:t>Journal of Abnormal Child Psychology, 39</w:t>
      </w:r>
      <w:r w:rsidRPr="00E2647A">
        <w:t>, 683-694.</w:t>
      </w:r>
    </w:p>
    <w:p w14:paraId="3FC14A96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Kuhn, M. A., Ahles, J. J., Aldrich, J. T., Wielgus, M. D., &amp; Mezulis, A. H. (2018). Physiological Self-Regulation Buffers the Relationship between Impulsivity and Externalizing Behaviors among Nonclinical Adolescents. </w:t>
      </w:r>
      <w:r w:rsidRPr="00E2647A">
        <w:rPr>
          <w:i/>
        </w:rPr>
        <w:t>Journal of Youth and Adolescence, 47</w:t>
      </w:r>
      <w:r w:rsidRPr="00E2647A">
        <w:t>, 829-841.</w:t>
      </w:r>
    </w:p>
    <w:p w14:paraId="2A97CE36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Maciejewski, D. F., Keijsers, L., van Lier, P. A. C., Branje, S. J. T., Meeus, W. H. J., &amp; Koot, H. M. (2018). Most Fare Well—But Some Do Not: Distinct Profiles of Mood Variability Development and Their Association With Adjustment During Adolescence. </w:t>
      </w:r>
      <w:r w:rsidRPr="00E2647A">
        <w:rPr>
          <w:i/>
        </w:rPr>
        <w:t>Developmental Psychology</w:t>
      </w:r>
      <w:r w:rsidRPr="00E2647A">
        <w:t>.</w:t>
      </w:r>
    </w:p>
    <w:p w14:paraId="40CFC751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Moore, C. C., Hubbard, J. A., Bookhout, M. K., &amp; Mlawer, F. (2019). Relations between Reactive and Proactive Aggression and Daily Emotions in Adolescents. </w:t>
      </w:r>
      <w:r w:rsidRPr="00E2647A">
        <w:rPr>
          <w:i/>
        </w:rPr>
        <w:t>Journal of Abnorm Child Psychology, 47</w:t>
      </w:r>
      <w:r w:rsidRPr="00E2647A">
        <w:t>, 1495-1507.</w:t>
      </w:r>
    </w:p>
    <w:p w14:paraId="22A71ECE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Novin, S., &amp; Rieffe, C. (2011). Anger Communication in Bicultural Adolescents. </w:t>
      </w:r>
      <w:r w:rsidRPr="00E2647A">
        <w:rPr>
          <w:i/>
        </w:rPr>
        <w:t>Journal of Research on Adolescence, 22</w:t>
      </w:r>
      <w:r w:rsidRPr="00E2647A">
        <w:t>, 80-88.</w:t>
      </w:r>
    </w:p>
    <w:p w14:paraId="040FBB33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lastRenderedPageBreak/>
        <w:t xml:space="preserve">Odgers, C. L., &amp; Russell, M. A. (2017). Violence exposure is associated with adolescents' same- and next-day mental health symptoms. </w:t>
      </w:r>
      <w:r w:rsidRPr="00E2647A">
        <w:rPr>
          <w:i/>
        </w:rPr>
        <w:t>Journal of Child Psychology and Psychiatry, 58</w:t>
      </w:r>
      <w:r w:rsidRPr="00E2647A">
        <w:t>, 1310-1318.</w:t>
      </w:r>
    </w:p>
    <w:p w14:paraId="03C77703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Pihet, S., De Ridder, J., &amp; Suter, M. (2017). Ecological Momentary Assessment (EMA) Goes to Jail Capturing Daily Antisocial Behavior in its Context, a Feasibility and Reliability Study in Incarcerated Juvenile Offenders. </w:t>
      </w:r>
      <w:r w:rsidRPr="00E2647A">
        <w:rPr>
          <w:i/>
        </w:rPr>
        <w:t>European Journal of Psychological Assessment, 33</w:t>
      </w:r>
      <w:r w:rsidRPr="00E2647A">
        <w:t>, 87-96.</w:t>
      </w:r>
    </w:p>
    <w:p w14:paraId="660D68F5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Rende, R., Slomkowski, C., Floro, J., &amp; Jamner, L. (2009). Capturing Rule Breaking Behavior Between Siblings in Real Time and Everyday Settings. </w:t>
      </w:r>
      <w:r w:rsidRPr="00E2647A">
        <w:rPr>
          <w:i/>
        </w:rPr>
        <w:t>European Journal of Developmental Science, 3</w:t>
      </w:r>
      <w:r w:rsidRPr="00E2647A">
        <w:t>, 150-160.</w:t>
      </w:r>
    </w:p>
    <w:p w14:paraId="33C68D1D" w14:textId="77777777" w:rsidR="00E2647A" w:rsidRPr="00084904" w:rsidRDefault="00E2647A" w:rsidP="003614A4">
      <w:pPr>
        <w:pStyle w:val="EndNoteBibliography"/>
        <w:spacing w:after="0"/>
        <w:ind w:left="720" w:hanging="720"/>
        <w:jc w:val="both"/>
        <w:rPr>
          <w:lang w:val="it-IT"/>
        </w:rPr>
      </w:pPr>
      <w:r w:rsidRPr="00E2647A">
        <w:t xml:space="preserve">Rothenberg, W. A., Di Giunta, L., Lansford, J. E., Lunetti, C., Fiasconaro, I., Basili, E., . . . Cirimele, F. (2019). Daily Associations between Emotions and Aggressive and Depressive Symptoms in Adolescence: The Mediating and Moderating Role of Emotion Dysregulation. </w:t>
      </w:r>
      <w:r w:rsidRPr="00084904">
        <w:rPr>
          <w:i/>
          <w:lang w:val="it-IT"/>
        </w:rPr>
        <w:t>Journal of Youth and Adolescence, 48</w:t>
      </w:r>
      <w:r w:rsidRPr="00084904">
        <w:rPr>
          <w:lang w:val="it-IT"/>
        </w:rPr>
        <w:t>, 2207-2221.</w:t>
      </w:r>
    </w:p>
    <w:p w14:paraId="74FFCA69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084904">
        <w:rPr>
          <w:lang w:val="it-IT"/>
        </w:rPr>
        <w:t xml:space="preserve">Santamaria-Garcia, H., Ibanez, A., Montano, S., Garcia, A. M., Patino-Saenz, M., Idarraga, C., . . . </w:t>
      </w:r>
      <w:r w:rsidRPr="00E2647A">
        <w:t xml:space="preserve">Baez, S. (2019). Out of Context, Beyond the Face: Neuroanatomical Pathways of Emotional Face-Body Language Integration in Adolescent Offenders. </w:t>
      </w:r>
      <w:r w:rsidRPr="00E2647A">
        <w:rPr>
          <w:i/>
        </w:rPr>
        <w:t>Frontiers in Behavioral Neuroscience, 13</w:t>
      </w:r>
      <w:r w:rsidRPr="00E2647A">
        <w:t>.</w:t>
      </w:r>
    </w:p>
    <w:p w14:paraId="65C5B470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Schneiders, J., Nicolson, N. A., Berkhof, J., Feron, F. J., van Os, J., &amp; Devries, M. W. (2006). Mood reactivity to daily negative events in early adolescence: Relationship to risk for psychopathology. </w:t>
      </w:r>
      <w:r w:rsidRPr="00E2647A">
        <w:rPr>
          <w:i/>
        </w:rPr>
        <w:t>Developmental Psychology, 42</w:t>
      </w:r>
      <w:r w:rsidRPr="00E2647A">
        <w:t>, 543-554.</w:t>
      </w:r>
    </w:p>
    <w:p w14:paraId="076ADF8F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Silk, J. S., Steinberg, L., &amp; Morris, A. S. (2003). Adolescents' emotion regulation in daily life: Links to depressive symptoms and problem behavior. </w:t>
      </w:r>
      <w:r w:rsidRPr="00E2647A">
        <w:rPr>
          <w:i/>
        </w:rPr>
        <w:t>Child Development, 74</w:t>
      </w:r>
      <w:r w:rsidRPr="00E2647A">
        <w:t>, 1869-1880.</w:t>
      </w:r>
    </w:p>
    <w:p w14:paraId="745A0656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Thomas, S. A., Jain, A., Wilson, T., Deros, D. E., Jacobs, I., Dunn, E. J., . . . De Los Reyes, A. (2019). Moderated Mediation of the Link between Parent-Adolescent Conflict and Adolescent Risk-Taking: the Role of Physiological Regulation and Hostile Behavior in an Experimentally Controlled Investigation. </w:t>
      </w:r>
      <w:r w:rsidRPr="00E2647A">
        <w:rPr>
          <w:i/>
        </w:rPr>
        <w:t>Journal of Psychopathology and Behavioral Assessment, 41</w:t>
      </w:r>
      <w:r w:rsidRPr="00E2647A">
        <w:t>, 699-715.</w:t>
      </w:r>
    </w:p>
    <w:p w14:paraId="235F28BE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Uink, B. N., Modecki, K. L., &amp; Barber, B. L. (2017). Disadvantaged youth report less negative emotion to minor stressors when with peers: An experience sampling study. </w:t>
      </w:r>
      <w:r w:rsidRPr="00E2647A">
        <w:rPr>
          <w:i/>
        </w:rPr>
        <w:t>International Journal of Behavioral Development, 41</w:t>
      </w:r>
      <w:r w:rsidRPr="00E2647A">
        <w:t>, 41-51.</w:t>
      </w:r>
    </w:p>
    <w:p w14:paraId="341765DC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Uink, B. N., Modecki, K. L., Barber, B. L., &amp; Correia, H. M. (2018). Socioeconomically Disadvantaged Adolescents with Elevated Externalizing Symptoms Show Heightened Emotion Reactivity to Daily Stress: An Experience Sampling Study. </w:t>
      </w:r>
      <w:r w:rsidRPr="00E2647A">
        <w:rPr>
          <w:i/>
        </w:rPr>
        <w:t>Child Psychiatry &amp; Human Development, 49</w:t>
      </w:r>
      <w:r w:rsidRPr="00E2647A">
        <w:t>, 741-756.</w:t>
      </w:r>
    </w:p>
    <w:p w14:paraId="08357E2A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Ungvary, S., McDonald, K. L., Gibson, C. E., Glenn, A. L., &amp; Reijntjes, A. (2018). Victimized by Peers and Aggressive: The Moderating Role of Physiological Arousal and Reactivity. </w:t>
      </w:r>
      <w:r w:rsidRPr="00E2647A">
        <w:rPr>
          <w:i/>
        </w:rPr>
        <w:t>Merrill-Palmer Quarterly-Journal of Developmental Psychology, 64</w:t>
      </w:r>
      <w:r w:rsidRPr="00E2647A">
        <w:t>, 70-100.</w:t>
      </w:r>
    </w:p>
    <w:p w14:paraId="471B18A3" w14:textId="77777777" w:rsidR="00E2647A" w:rsidRPr="00E2647A" w:rsidRDefault="00E2647A" w:rsidP="003614A4">
      <w:pPr>
        <w:pStyle w:val="EndNoteBibliography"/>
        <w:spacing w:after="0"/>
        <w:ind w:left="720" w:hanging="720"/>
        <w:jc w:val="both"/>
      </w:pPr>
      <w:r w:rsidRPr="00E2647A">
        <w:t xml:space="preserve">Vannucci, A., Ohannessian, C. M., Flannery, K. M., De Los Reyes, A., &amp; Liu, S. Q. (2018). Associations between friend conflict and affective states in the daily lives of adolescents. </w:t>
      </w:r>
      <w:r w:rsidRPr="00E2647A">
        <w:rPr>
          <w:i/>
        </w:rPr>
        <w:t>Journal of Adolescence, 65</w:t>
      </w:r>
      <w:r w:rsidRPr="00E2647A">
        <w:t>, 155-166.</w:t>
      </w:r>
    </w:p>
    <w:p w14:paraId="3F019829" w14:textId="77777777" w:rsidR="00E2647A" w:rsidRPr="00E2647A" w:rsidRDefault="00E2647A" w:rsidP="003614A4">
      <w:pPr>
        <w:pStyle w:val="EndNoteBibliography"/>
        <w:ind w:left="720" w:hanging="720"/>
        <w:jc w:val="both"/>
      </w:pPr>
      <w:r w:rsidRPr="00E2647A">
        <w:t xml:space="preserve">Wang, L. S., &amp; Sang, B. (2020). The Effect of Self-Regulation of Shame on Teenagers' Aggression. </w:t>
      </w:r>
      <w:r w:rsidRPr="00E2647A">
        <w:rPr>
          <w:i/>
        </w:rPr>
        <w:t>Studia Psychologica, 62</w:t>
      </w:r>
      <w:r w:rsidRPr="00E2647A">
        <w:t>, 58-73.</w:t>
      </w:r>
    </w:p>
    <w:p w14:paraId="3CB35407" w14:textId="758D0B90" w:rsidR="00EE3FE4" w:rsidRPr="00884493" w:rsidRDefault="00766F09" w:rsidP="003614A4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EE3FE4" w:rsidRPr="00884493" w:rsidSect="00C92F4B"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2672BA" w16cex:dateUtc="2021-10-29T11:1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80A52F2" w16cid:durableId="252672B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AA16FBC" w14:textId="77777777" w:rsidR="004109FB" w:rsidRDefault="004109FB" w:rsidP="004109FB">
      <w:pPr>
        <w:spacing w:after="0" w:line="240" w:lineRule="auto"/>
      </w:pPr>
      <w:r>
        <w:separator/>
      </w:r>
    </w:p>
  </w:endnote>
  <w:endnote w:type="continuationSeparator" w:id="0">
    <w:p w14:paraId="486EED44" w14:textId="77777777" w:rsidR="004109FB" w:rsidRDefault="004109FB" w:rsidP="004109F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01B4C79" w14:textId="77777777" w:rsidR="004109FB" w:rsidRDefault="004109FB">
    <w:pPr>
      <w:pStyle w:val="Pieddepag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D2296D7" w14:textId="77777777" w:rsidR="004109FB" w:rsidRDefault="004109FB">
    <w:pPr>
      <w:pStyle w:val="Pieddepag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D62F679" w14:textId="77777777" w:rsidR="004109FB" w:rsidRDefault="004109FB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FF1C261" w14:textId="77777777" w:rsidR="004109FB" w:rsidRDefault="004109FB" w:rsidP="004109FB">
      <w:pPr>
        <w:spacing w:after="0" w:line="240" w:lineRule="auto"/>
      </w:pPr>
      <w:r>
        <w:separator/>
      </w:r>
    </w:p>
  </w:footnote>
  <w:footnote w:type="continuationSeparator" w:id="0">
    <w:p w14:paraId="0E36AE8B" w14:textId="77777777" w:rsidR="004109FB" w:rsidRDefault="004109FB" w:rsidP="004109F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2A638D7" w14:textId="77777777" w:rsidR="004109FB" w:rsidRDefault="004109FB">
    <w:pPr>
      <w:pStyle w:val="En-tt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8D7A00" w14:textId="073EE4C3" w:rsidR="004109FB" w:rsidRPr="004109FB" w:rsidRDefault="004109FB">
    <w:pPr>
      <w:pStyle w:val="En-tte"/>
      <w:rPr>
        <w:rFonts w:ascii="Times New Roman" w:hAnsi="Times New Roman" w:cs="Times New Roman"/>
        <w:sz w:val="24"/>
        <w:szCs w:val="24"/>
      </w:rPr>
    </w:pPr>
    <w:r w:rsidRPr="004109FB">
      <w:rPr>
        <w:rFonts w:ascii="Times New Roman" w:hAnsi="Times New Roman" w:cs="Times New Roman"/>
        <w:b/>
        <w:sz w:val="24"/>
        <w:szCs w:val="24"/>
      </w:rPr>
      <w:t>Supplementary file 2.</w:t>
    </w:r>
    <w:r w:rsidRPr="004109FB">
      <w:rPr>
        <w:rFonts w:ascii="Times New Roman" w:hAnsi="Times New Roman" w:cs="Times New Roman"/>
        <w:sz w:val="24"/>
        <w:szCs w:val="24"/>
      </w:rPr>
      <w:t xml:space="preserve"> Bias estimation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FDBC77" w14:textId="77777777" w:rsidR="004109FB" w:rsidRPr="004109FB" w:rsidRDefault="004109FB" w:rsidP="004109FB">
    <w:pPr>
      <w:pStyle w:val="En-tte"/>
      <w:rPr>
        <w:rFonts w:ascii="Times New Roman" w:hAnsi="Times New Roman" w:cs="Times New Roman"/>
        <w:sz w:val="24"/>
        <w:szCs w:val="24"/>
      </w:rPr>
    </w:pPr>
    <w:r w:rsidRPr="004109FB">
      <w:rPr>
        <w:rFonts w:ascii="Times New Roman" w:hAnsi="Times New Roman" w:cs="Times New Roman"/>
        <w:b/>
        <w:sz w:val="24"/>
        <w:szCs w:val="24"/>
      </w:rPr>
      <w:t>Supplementary file 2.</w:t>
    </w:r>
    <w:r w:rsidRPr="004109FB">
      <w:rPr>
        <w:rFonts w:ascii="Times New Roman" w:hAnsi="Times New Roman" w:cs="Times New Roman"/>
        <w:sz w:val="24"/>
        <w:szCs w:val="24"/>
      </w:rPr>
      <w:t xml:space="preserve"> Bias estimation</w:t>
    </w:r>
  </w:p>
  <w:p w14:paraId="680E63DD" w14:textId="77777777" w:rsidR="004109FB" w:rsidRDefault="004109FB">
    <w:pPr>
      <w:pStyle w:val="En-tte"/>
    </w:pPr>
    <w:bookmarkStart w:id="0" w:name="_GoBack"/>
    <w:bookmarkEnd w:id="0"/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3FE4"/>
    <w:rsid w:val="0000454F"/>
    <w:rsid w:val="0005174B"/>
    <w:rsid w:val="00051AFB"/>
    <w:rsid w:val="00084904"/>
    <w:rsid w:val="0010637C"/>
    <w:rsid w:val="001158D2"/>
    <w:rsid w:val="001B200E"/>
    <w:rsid w:val="00231BA7"/>
    <w:rsid w:val="00303869"/>
    <w:rsid w:val="003614A4"/>
    <w:rsid w:val="004109FB"/>
    <w:rsid w:val="00424A99"/>
    <w:rsid w:val="00517F4E"/>
    <w:rsid w:val="007238CB"/>
    <w:rsid w:val="00766F09"/>
    <w:rsid w:val="007E1197"/>
    <w:rsid w:val="007F122C"/>
    <w:rsid w:val="0086500E"/>
    <w:rsid w:val="00884493"/>
    <w:rsid w:val="008C3B17"/>
    <w:rsid w:val="00AC0EE6"/>
    <w:rsid w:val="00B45598"/>
    <w:rsid w:val="00B54098"/>
    <w:rsid w:val="00BE49AB"/>
    <w:rsid w:val="00C92F4B"/>
    <w:rsid w:val="00DF245A"/>
    <w:rsid w:val="00E2647A"/>
    <w:rsid w:val="00E45316"/>
    <w:rsid w:val="00EE3FE4"/>
    <w:rsid w:val="00F965FD"/>
    <w:rsid w:val="00FE5A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44AC6E0A"/>
  <w15:chartTrackingRefBased/>
  <w15:docId w15:val="{AA21442A-D447-4AB1-ADFF-1A001E9D57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ar"/>
    <w:rsid w:val="00766F09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766F09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766F09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766F09"/>
    <w:rPr>
      <w:rFonts w:ascii="Times New Roman" w:hAnsi="Times New Roman" w:cs="Times New Roman"/>
      <w:noProof/>
      <w:sz w:val="24"/>
      <w:lang w:val="en-US"/>
    </w:rPr>
  </w:style>
  <w:style w:type="character" w:styleId="Marquedecommentaire">
    <w:name w:val="annotation reference"/>
    <w:basedOn w:val="Policepardfaut"/>
    <w:uiPriority w:val="99"/>
    <w:semiHidden/>
    <w:unhideWhenUsed/>
    <w:rsid w:val="0000454F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00454F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00454F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00454F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00454F"/>
    <w:rPr>
      <w:b/>
      <w:bCs/>
      <w:sz w:val="20"/>
      <w:szCs w:val="20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B4559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B45598"/>
    <w:rPr>
      <w:rFonts w:ascii="Segoe UI" w:hAnsi="Segoe UI" w:cs="Segoe UI"/>
      <w:sz w:val="18"/>
      <w:szCs w:val="18"/>
    </w:rPr>
  </w:style>
  <w:style w:type="paragraph" w:styleId="En-tte">
    <w:name w:val="header"/>
    <w:basedOn w:val="Normal"/>
    <w:link w:val="En-tteCar"/>
    <w:uiPriority w:val="99"/>
    <w:unhideWhenUsed/>
    <w:rsid w:val="004109F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4109FB"/>
  </w:style>
  <w:style w:type="paragraph" w:styleId="Pieddepage">
    <w:name w:val="footer"/>
    <w:basedOn w:val="Normal"/>
    <w:link w:val="PieddepageCar"/>
    <w:uiPriority w:val="99"/>
    <w:unhideWhenUsed/>
    <w:rsid w:val="004109F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4109F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819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15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598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64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03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89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chart" Target="charts/chart1.xml"/><Relationship Id="rId2" Type="http://schemas.openxmlformats.org/officeDocument/2006/relationships/settings" Target="settings.xml"/><Relationship Id="rId16" Type="http://schemas.microsoft.com/office/2016/09/relationships/commentsIds" Target="commentsId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5" Type="http://schemas.microsoft.com/office/2018/08/relationships/commentsExtensible" Target="commentsExtensible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Relationship Id="rId14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\\file1.intranet.chuv\data1\PEC\ETUDES\ECOSREXT\Systematic%20review%20-%20ecologique\manuscrit\AXIS_10.05_recheck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5"/>
    </mc:Choice>
    <mc:Fallback>
      <c:style val="5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600" b="1" i="0" u="none" strike="noStrike" kern="1200" cap="all" spc="120" normalizeH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fr-CH"/>
              <a:t>Bias estimation</a:t>
            </a:r>
          </a:p>
        </c:rich>
      </c:tx>
      <c:layout>
        <c:manualLayout>
          <c:xMode val="edge"/>
          <c:yMode val="edge"/>
          <c:x val="0.45036844085639316"/>
          <c:y val="1.9157088122605363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600" b="1" i="0" u="none" strike="noStrike" kern="1200" cap="all" spc="120" normalizeH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fr-FR"/>
        </a:p>
      </c:txPr>
    </c:title>
    <c:autoTitleDeleted val="0"/>
    <c:plotArea>
      <c:layout/>
      <c:barChart>
        <c:barDir val="bar"/>
        <c:grouping val="percentStacked"/>
        <c:varyColors val="0"/>
        <c:ser>
          <c:idx val="0"/>
          <c:order val="0"/>
          <c:tx>
            <c:strRef>
              <c:f>Feuil3!$C$31</c:f>
              <c:strCache>
                <c:ptCount val="1"/>
                <c:pt idx="0">
                  <c:v>Yes</c:v>
                </c:pt>
              </c:strCache>
            </c:strRef>
          </c:tx>
          <c:spPr>
            <a:solidFill>
              <a:schemeClr val="accent3">
                <a:shade val="58000"/>
              </a:schemeClr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ctr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layout/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Feuil3!$B$32:$B$51</c:f>
              <c:strCache>
                <c:ptCount val="20"/>
                <c:pt idx="0">
                  <c:v>Ethical consideration</c:v>
                </c:pt>
                <c:pt idx="1">
                  <c:v>Funding</c:v>
                </c:pt>
                <c:pt idx="2">
                  <c:v>Limitations</c:v>
                </c:pt>
                <c:pt idx="3">
                  <c:v>Conclusions</c:v>
                </c:pt>
                <c:pt idx="4">
                  <c:v>Results vs methods</c:v>
                </c:pt>
                <c:pt idx="5">
                  <c:v>Consistency of results</c:v>
                </c:pt>
                <c:pt idx="6">
                  <c:v>Non-responders</c:v>
                </c:pt>
                <c:pt idx="7">
                  <c:v>Response bias</c:v>
                </c:pt>
                <c:pt idx="8">
                  <c:v>Descriptives</c:v>
                </c:pt>
                <c:pt idx="9">
                  <c:v>Methods</c:v>
                </c:pt>
                <c:pt idx="10">
                  <c:v>Statistical significance</c:v>
                </c:pt>
                <c:pt idx="11">
                  <c:v>Instruments</c:v>
                </c:pt>
                <c:pt idx="12">
                  <c:v>Risk factors</c:v>
                </c:pt>
                <c:pt idx="13">
                  <c:v>Non-responders</c:v>
                </c:pt>
                <c:pt idx="14">
                  <c:v>Selection</c:v>
                </c:pt>
                <c:pt idx="15">
                  <c:v>Targeted sample</c:v>
                </c:pt>
                <c:pt idx="16">
                  <c:v>Targeted populatin</c:v>
                </c:pt>
                <c:pt idx="17">
                  <c:v>Sample size</c:v>
                </c:pt>
                <c:pt idx="18">
                  <c:v>Study design</c:v>
                </c:pt>
                <c:pt idx="19">
                  <c:v>Aim</c:v>
                </c:pt>
              </c:strCache>
            </c:strRef>
          </c:cat>
          <c:val>
            <c:numRef>
              <c:f>Feuil3!$C$32:$C$51</c:f>
              <c:numCache>
                <c:formatCode>General</c:formatCode>
                <c:ptCount val="20"/>
                <c:pt idx="0">
                  <c:v>24</c:v>
                </c:pt>
                <c:pt idx="1">
                  <c:v>0</c:v>
                </c:pt>
                <c:pt idx="2">
                  <c:v>23</c:v>
                </c:pt>
                <c:pt idx="3">
                  <c:v>24</c:v>
                </c:pt>
                <c:pt idx="4">
                  <c:v>24</c:v>
                </c:pt>
                <c:pt idx="5">
                  <c:v>23</c:v>
                </c:pt>
                <c:pt idx="6">
                  <c:v>4</c:v>
                </c:pt>
                <c:pt idx="7">
                  <c:v>0</c:v>
                </c:pt>
                <c:pt idx="8">
                  <c:v>24</c:v>
                </c:pt>
                <c:pt idx="9">
                  <c:v>24</c:v>
                </c:pt>
                <c:pt idx="10">
                  <c:v>24</c:v>
                </c:pt>
                <c:pt idx="11">
                  <c:v>24</c:v>
                </c:pt>
                <c:pt idx="12">
                  <c:v>24</c:v>
                </c:pt>
                <c:pt idx="13">
                  <c:v>4</c:v>
                </c:pt>
                <c:pt idx="14">
                  <c:v>22</c:v>
                </c:pt>
                <c:pt idx="15">
                  <c:v>22</c:v>
                </c:pt>
                <c:pt idx="16">
                  <c:v>24</c:v>
                </c:pt>
                <c:pt idx="17">
                  <c:v>3</c:v>
                </c:pt>
                <c:pt idx="18">
                  <c:v>24</c:v>
                </c:pt>
                <c:pt idx="19">
                  <c:v>2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818-4D3B-B417-0717CCBEA9DC}"/>
            </c:ext>
          </c:extLst>
        </c:ser>
        <c:ser>
          <c:idx val="1"/>
          <c:order val="1"/>
          <c:tx>
            <c:strRef>
              <c:f>Feuil3!$D$31</c:f>
              <c:strCache>
                <c:ptCount val="1"/>
                <c:pt idx="0">
                  <c:v>No</c:v>
                </c:pt>
              </c:strCache>
            </c:strRef>
          </c:tx>
          <c:spPr>
            <a:solidFill>
              <a:schemeClr val="accent3">
                <a:shade val="86000"/>
              </a:schemeClr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ctr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layout/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Feuil3!$B$32:$B$51</c:f>
              <c:strCache>
                <c:ptCount val="20"/>
                <c:pt idx="0">
                  <c:v>Ethical consideration</c:v>
                </c:pt>
                <c:pt idx="1">
                  <c:v>Funding</c:v>
                </c:pt>
                <c:pt idx="2">
                  <c:v>Limitations</c:v>
                </c:pt>
                <c:pt idx="3">
                  <c:v>Conclusions</c:v>
                </c:pt>
                <c:pt idx="4">
                  <c:v>Results vs methods</c:v>
                </c:pt>
                <c:pt idx="5">
                  <c:v>Consistency of results</c:v>
                </c:pt>
                <c:pt idx="6">
                  <c:v>Non-responders</c:v>
                </c:pt>
                <c:pt idx="7">
                  <c:v>Response bias</c:v>
                </c:pt>
                <c:pt idx="8">
                  <c:v>Descriptives</c:v>
                </c:pt>
                <c:pt idx="9">
                  <c:v>Methods</c:v>
                </c:pt>
                <c:pt idx="10">
                  <c:v>Statistical significance</c:v>
                </c:pt>
                <c:pt idx="11">
                  <c:v>Instruments</c:v>
                </c:pt>
                <c:pt idx="12">
                  <c:v>Risk factors</c:v>
                </c:pt>
                <c:pt idx="13">
                  <c:v>Non-responders</c:v>
                </c:pt>
                <c:pt idx="14">
                  <c:v>Selection</c:v>
                </c:pt>
                <c:pt idx="15">
                  <c:v>Targeted sample</c:v>
                </c:pt>
                <c:pt idx="16">
                  <c:v>Targeted populatin</c:v>
                </c:pt>
                <c:pt idx="17">
                  <c:v>Sample size</c:v>
                </c:pt>
                <c:pt idx="18">
                  <c:v>Study design</c:v>
                </c:pt>
                <c:pt idx="19">
                  <c:v>Aim</c:v>
                </c:pt>
              </c:strCache>
            </c:strRef>
          </c:cat>
          <c:val>
            <c:numRef>
              <c:f>Feuil3!$D$32:$D$51</c:f>
              <c:numCache>
                <c:formatCode>General</c:formatCode>
                <c:ptCount val="20"/>
                <c:pt idx="0">
                  <c:v>0</c:v>
                </c:pt>
                <c:pt idx="1">
                  <c:v>23</c:v>
                </c:pt>
                <c:pt idx="2">
                  <c:v>1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6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20</c:v>
                </c:pt>
                <c:pt idx="14">
                  <c:v>2</c:v>
                </c:pt>
                <c:pt idx="15">
                  <c:v>2</c:v>
                </c:pt>
                <c:pt idx="16">
                  <c:v>0</c:v>
                </c:pt>
                <c:pt idx="17">
                  <c:v>21</c:v>
                </c:pt>
                <c:pt idx="18">
                  <c:v>0</c:v>
                </c:pt>
                <c:pt idx="19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0818-4D3B-B417-0717CCBEA9DC}"/>
            </c:ext>
          </c:extLst>
        </c:ser>
        <c:ser>
          <c:idx val="2"/>
          <c:order val="2"/>
          <c:tx>
            <c:strRef>
              <c:f>Feuil3!$E$31</c:f>
              <c:strCache>
                <c:ptCount val="1"/>
                <c:pt idx="0">
                  <c:v>Unknown</c:v>
                </c:pt>
              </c:strCache>
            </c:strRef>
          </c:tx>
          <c:spPr>
            <a:solidFill>
              <a:schemeClr val="accent3">
                <a:tint val="86000"/>
              </a:schemeClr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ctr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layout/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Feuil3!$B$32:$B$51</c:f>
              <c:strCache>
                <c:ptCount val="20"/>
                <c:pt idx="0">
                  <c:v>Ethical consideration</c:v>
                </c:pt>
                <c:pt idx="1">
                  <c:v>Funding</c:v>
                </c:pt>
                <c:pt idx="2">
                  <c:v>Limitations</c:v>
                </c:pt>
                <c:pt idx="3">
                  <c:v>Conclusions</c:v>
                </c:pt>
                <c:pt idx="4">
                  <c:v>Results vs methods</c:v>
                </c:pt>
                <c:pt idx="5">
                  <c:v>Consistency of results</c:v>
                </c:pt>
                <c:pt idx="6">
                  <c:v>Non-responders</c:v>
                </c:pt>
                <c:pt idx="7">
                  <c:v>Response bias</c:v>
                </c:pt>
                <c:pt idx="8">
                  <c:v>Descriptives</c:v>
                </c:pt>
                <c:pt idx="9">
                  <c:v>Methods</c:v>
                </c:pt>
                <c:pt idx="10">
                  <c:v>Statistical significance</c:v>
                </c:pt>
                <c:pt idx="11">
                  <c:v>Instruments</c:v>
                </c:pt>
                <c:pt idx="12">
                  <c:v>Risk factors</c:v>
                </c:pt>
                <c:pt idx="13">
                  <c:v>Non-responders</c:v>
                </c:pt>
                <c:pt idx="14">
                  <c:v>Selection</c:v>
                </c:pt>
                <c:pt idx="15">
                  <c:v>Targeted sample</c:v>
                </c:pt>
                <c:pt idx="16">
                  <c:v>Targeted populatin</c:v>
                </c:pt>
                <c:pt idx="17">
                  <c:v>Sample size</c:v>
                </c:pt>
                <c:pt idx="18">
                  <c:v>Study design</c:v>
                </c:pt>
                <c:pt idx="19">
                  <c:v>Aim</c:v>
                </c:pt>
              </c:strCache>
            </c:strRef>
          </c:cat>
          <c:val>
            <c:numRef>
              <c:f>Feuil3!$E$32:$E$51</c:f>
              <c:numCache>
                <c:formatCode>General</c:formatCode>
                <c:ptCount val="20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18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0818-4D3B-B417-0717CCBEA9DC}"/>
            </c:ext>
          </c:extLst>
        </c:ser>
        <c:ser>
          <c:idx val="3"/>
          <c:order val="3"/>
          <c:tx>
            <c:strRef>
              <c:f>Feuil3!$F$31</c:f>
              <c:strCache>
                <c:ptCount val="1"/>
                <c:pt idx="0">
                  <c:v>NA</c:v>
                </c:pt>
              </c:strCache>
            </c:strRef>
          </c:tx>
          <c:spPr>
            <a:solidFill>
              <a:schemeClr val="accent3">
                <a:tint val="58000"/>
              </a:schemeClr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lt1"/>
                    </a:solidFill>
                    <a:latin typeface="+mn-lt"/>
                    <a:ea typeface="+mn-ea"/>
                    <a:cs typeface="+mn-cs"/>
                  </a:defRPr>
                </a:pPr>
                <a:endParaRPr lang="fr-FR"/>
              </a:p>
            </c:txPr>
            <c:dLblPos val="ctr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layout/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Feuil3!$B$32:$B$51</c:f>
              <c:strCache>
                <c:ptCount val="20"/>
                <c:pt idx="0">
                  <c:v>Ethical consideration</c:v>
                </c:pt>
                <c:pt idx="1">
                  <c:v>Funding</c:v>
                </c:pt>
                <c:pt idx="2">
                  <c:v>Limitations</c:v>
                </c:pt>
                <c:pt idx="3">
                  <c:v>Conclusions</c:v>
                </c:pt>
                <c:pt idx="4">
                  <c:v>Results vs methods</c:v>
                </c:pt>
                <c:pt idx="5">
                  <c:v>Consistency of results</c:v>
                </c:pt>
                <c:pt idx="6">
                  <c:v>Non-responders</c:v>
                </c:pt>
                <c:pt idx="7">
                  <c:v>Response bias</c:v>
                </c:pt>
                <c:pt idx="8">
                  <c:v>Descriptives</c:v>
                </c:pt>
                <c:pt idx="9">
                  <c:v>Methods</c:v>
                </c:pt>
                <c:pt idx="10">
                  <c:v>Statistical significance</c:v>
                </c:pt>
                <c:pt idx="11">
                  <c:v>Instruments</c:v>
                </c:pt>
                <c:pt idx="12">
                  <c:v>Risk factors</c:v>
                </c:pt>
                <c:pt idx="13">
                  <c:v>Non-responders</c:v>
                </c:pt>
                <c:pt idx="14">
                  <c:v>Selection</c:v>
                </c:pt>
                <c:pt idx="15">
                  <c:v>Targeted sample</c:v>
                </c:pt>
                <c:pt idx="16">
                  <c:v>Targeted populatin</c:v>
                </c:pt>
                <c:pt idx="17">
                  <c:v>Sample size</c:v>
                </c:pt>
                <c:pt idx="18">
                  <c:v>Study design</c:v>
                </c:pt>
                <c:pt idx="19">
                  <c:v>Aim</c:v>
                </c:pt>
              </c:strCache>
            </c:strRef>
          </c:cat>
          <c:val>
            <c:numRef>
              <c:f>Feuil3!$F$32:$F$51</c:f>
              <c:numCache>
                <c:formatCode>General</c:formatCode>
                <c:ptCount val="20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2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0818-4D3B-B417-0717CCBEA9DC}"/>
            </c:ext>
          </c:extLst>
        </c:ser>
        <c:dLbls>
          <c:dLblPos val="ctr"/>
          <c:showLegendKey val="0"/>
          <c:showVal val="1"/>
          <c:showCatName val="0"/>
          <c:showSerName val="0"/>
          <c:showPercent val="0"/>
          <c:showBubbleSize val="0"/>
        </c:dLbls>
        <c:gapWidth val="79"/>
        <c:overlap val="100"/>
        <c:axId val="448565632"/>
        <c:axId val="448569896"/>
      </c:barChart>
      <c:catAx>
        <c:axId val="44856563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cap="all" spc="120" normalizeH="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fr-FR"/>
          </a:p>
        </c:txPr>
        <c:crossAx val="448569896"/>
        <c:crosses val="autoZero"/>
        <c:auto val="1"/>
        <c:lblAlgn val="ctr"/>
        <c:lblOffset val="100"/>
        <c:noMultiLvlLbl val="0"/>
      </c:catAx>
      <c:valAx>
        <c:axId val="448569896"/>
        <c:scaling>
          <c:orientation val="minMax"/>
        </c:scaling>
        <c:delete val="1"/>
        <c:axPos val="b"/>
        <c:numFmt formatCode="0%" sourceLinked="1"/>
        <c:majorTickMark val="none"/>
        <c:minorTickMark val="none"/>
        <c:tickLblPos val="nextTo"/>
        <c:crossAx val="44856563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t"/>
      <c:layout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fr-FR"/>
        </a:p>
      </c:txPr>
    </c:legend>
    <c:plotVisOnly val="1"/>
    <c:dispBlanksAs val="gap"/>
    <c:showDLblsOverMax val="0"/>
  </c:chart>
  <c:spPr>
    <a:solidFill>
      <a:schemeClr val="lt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fr-FR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withinLinear" id="16">
  <a:schemeClr val="accent3"/>
</cs:colorStyle>
</file>

<file path=word/charts/style1.xml><?xml version="1.0" encoding="utf-8"?>
<cs:chartStyle xmlns:cs="http://schemas.microsoft.com/office/drawing/2012/chartStyle" xmlns:a="http://schemas.openxmlformats.org/drawingml/2006/main" id="298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 cap="all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800" kern="1200" cap="all" spc="120" normalizeH="0" baseline="0"/>
  </cs:categoryAxis>
  <cs:chartArea mods="allowNoFillOverride allowNoLineOverride"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lt1"/>
    </cs:fontRef>
    <cs:defRPr sz="900" b="0" i="0" u="none" strike="noStrike" kern="1200" baseline="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22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ln w="9525">
        <a:solidFill>
          <a:schemeClr val="phClr"/>
        </a:solidFill>
        <a:round/>
      </a:ln>
    </cs:spPr>
  </cs:dataPointMarker>
  <cs:dataPointMarkerLayout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15000"/>
            <a:lumOff val="8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solidFill>
          <a:schemeClr val="tx1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600" b="1" kern="1200" cap="all" spc="120" normalizeH="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8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3786</Words>
  <Characters>19274</Characters>
  <Application>Microsoft Office Word</Application>
  <DocSecurity>0</DocSecurity>
  <Lines>1376</Lines>
  <Paragraphs>135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CHUV | Centre hospitalier universitaire vaudois</Company>
  <LinksUpToDate>false</LinksUpToDate>
  <CharactersWithSpaces>217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rben Sebastien</dc:creator>
  <cp:keywords/>
  <dc:description/>
  <cp:lastModifiedBy>Urben Sebastien</cp:lastModifiedBy>
  <cp:revision>3</cp:revision>
  <dcterms:created xsi:type="dcterms:W3CDTF">2021-11-01T19:15:00Z</dcterms:created>
  <dcterms:modified xsi:type="dcterms:W3CDTF">2021-11-01T19:16:00Z</dcterms:modified>
</cp:coreProperties>
</file>